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803DAF" w14:textId="1E30C798" w:rsidR="00193539" w:rsidRDefault="00193539" w:rsidP="00193539">
      <w:pPr>
        <w:pStyle w:val="Caption"/>
        <w:keepNext/>
      </w:pPr>
      <w:r>
        <w:t>Supplementary Table 1: Parameter values used in the stochastic individual-based simulations for the EMC (Erasmus MC) and ICL (Imperial College London) models of hookworm transmission.</w:t>
      </w:r>
    </w:p>
    <w:tbl>
      <w:tblPr>
        <w:tblStyle w:val="GridTable6Colorful-Accent1"/>
        <w:tblW w:w="0" w:type="auto"/>
        <w:tblLook w:val="04A0" w:firstRow="1" w:lastRow="0" w:firstColumn="1" w:lastColumn="0" w:noHBand="0" w:noVBand="1"/>
      </w:tblPr>
      <w:tblGrid>
        <w:gridCol w:w="3005"/>
        <w:gridCol w:w="3005"/>
        <w:gridCol w:w="3006"/>
      </w:tblGrid>
      <w:tr w:rsidR="00193539" w14:paraId="517C2596" w14:textId="77777777" w:rsidTr="001935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2696E04" w14:textId="4C142575" w:rsidR="00193539" w:rsidRPr="00193539" w:rsidRDefault="00193539">
            <w:pPr>
              <w:rPr>
                <w:b w:val="0"/>
                <w:bCs w:val="0"/>
              </w:rPr>
            </w:pPr>
            <w:r w:rsidRPr="00193539">
              <w:rPr>
                <w:b w:val="0"/>
                <w:bCs w:val="0"/>
              </w:rPr>
              <w:t>Parameter</w:t>
            </w:r>
          </w:p>
        </w:tc>
        <w:tc>
          <w:tcPr>
            <w:tcW w:w="3005" w:type="dxa"/>
          </w:tcPr>
          <w:p w14:paraId="21AE40FC" w14:textId="73F666A5" w:rsidR="00193539" w:rsidRPr="00193539" w:rsidRDefault="00193539">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EMC</w:t>
            </w:r>
            <w:r w:rsidRPr="00193539">
              <w:rPr>
                <w:b w:val="0"/>
                <w:bCs w:val="0"/>
              </w:rPr>
              <w:t xml:space="preserve"> </w:t>
            </w:r>
          </w:p>
        </w:tc>
        <w:tc>
          <w:tcPr>
            <w:tcW w:w="3006" w:type="dxa"/>
          </w:tcPr>
          <w:p w14:paraId="34FFB980" w14:textId="10042048" w:rsidR="00193539" w:rsidRPr="00193539" w:rsidRDefault="00193539">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ICL</w:t>
            </w:r>
          </w:p>
        </w:tc>
      </w:tr>
      <w:tr w:rsidR="00193539" w14:paraId="6CA5B3D3" w14:textId="77777777" w:rsidTr="00193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2BACD47" w14:textId="6DD354E5" w:rsidR="00193539" w:rsidRDefault="00193539">
            <w:r>
              <w:t>Human demography</w:t>
            </w:r>
          </w:p>
        </w:tc>
        <w:tc>
          <w:tcPr>
            <w:tcW w:w="3005" w:type="dxa"/>
          </w:tcPr>
          <w:p w14:paraId="7361D1D7" w14:textId="4E968661" w:rsidR="00193539" w:rsidRDefault="00193539">
            <w:pPr>
              <w:cnfStyle w:val="000000100000" w:firstRow="0" w:lastRow="0" w:firstColumn="0" w:lastColumn="0" w:oddVBand="0" w:evenVBand="0" w:oddHBand="1" w:evenHBand="0" w:firstRowFirstColumn="0" w:firstRowLastColumn="0" w:lastRowFirstColumn="0" w:lastRowLastColumn="0"/>
            </w:pPr>
            <w:r w:rsidRPr="00193539">
              <w:t>Demographic data quantified for sub-Saharan Africa 2000 United Nations Population Division</w:t>
            </w:r>
            <w:r w:rsidR="00491120">
              <w:t xml:space="preserve"> </w:t>
            </w:r>
            <w:r w:rsidR="00491120">
              <w:fldChar w:fldCharType="begin"/>
            </w:r>
            <w:r w:rsidR="00491120">
              <w:instrText xml:space="preserve"> ADDIN EN.CITE &lt;EndNote&gt;&lt;Cite&gt;&lt;Author&gt;Jambulingam&lt;/Author&gt;&lt;Year&gt;2016&lt;/Year&gt;&lt;RecNum&gt;1127&lt;/RecNum&gt;&lt;DisplayText&gt;(1)&lt;/DisplayText&gt;&lt;record&gt;&lt;rec-number&gt;1127&lt;/rec-number&gt;&lt;foreign-keys&gt;&lt;key app="EN" db-id="rvxr5fwdv2x09lewve7x9wfn9rzsrpste5es" timestamp="1583412967"&gt;1127&lt;/key&gt;&lt;/foreign-keys&gt;&lt;ref-type name="Journal Article"&gt;17&lt;/ref-type&gt;&lt;contributors&gt;&lt;authors&gt;&lt;author&gt;Jambulingam, Purushothaman&lt;/author&gt;&lt;author&gt;Subramanian, Swaminathan&lt;/author&gt;&lt;author&gt;de Vlas, S. J.&lt;/author&gt;&lt;author&gt;Vinubala, Chellasamy&lt;/author&gt;&lt;author&gt;Stolk, W. A.&lt;/author&gt;&lt;/authors&gt;&lt;/contributors&gt;&lt;titles&gt;&lt;title&gt;Mathematical modelling of lymphatic filariasis elimination programmes in India: required duration of mass drug administration and post-treatment level of infection indicators&lt;/title&gt;&lt;secondary-title&gt;Parasites &amp;amp; Vectors&lt;/secondary-title&gt;&lt;/titles&gt;&lt;periodical&gt;&lt;full-title&gt;Parasit Vectors&lt;/full-title&gt;&lt;abbr-1&gt;Parasites &amp;amp; vectors&lt;/abbr-1&gt;&lt;/periodical&gt;&lt;pages&gt;501&lt;/pages&gt;&lt;volume&gt;9&lt;/volume&gt;&lt;number&gt;1&lt;/number&gt;&lt;dates&gt;&lt;year&gt;2016&lt;/year&gt;&lt;pub-dates&gt;&lt;date&gt;2016/09/13&lt;/date&gt;&lt;/pub-dates&gt;&lt;/dates&gt;&lt;isbn&gt;1756-3305&lt;/isbn&gt;&lt;urls&gt;&lt;related-urls&gt;&lt;url&gt;https://doi.org/10.1186/s13071-016-1768-y&lt;/url&gt;&lt;/related-urls&gt;&lt;/urls&gt;&lt;electronic-resource-num&gt;10.1186/s13071-016-1768-y&lt;/electronic-resource-num&gt;&lt;/record&gt;&lt;/Cite&gt;&lt;/EndNote&gt;</w:instrText>
            </w:r>
            <w:r w:rsidR="00491120">
              <w:fldChar w:fldCharType="separate"/>
            </w:r>
            <w:r w:rsidR="00491120">
              <w:rPr>
                <w:noProof/>
              </w:rPr>
              <w:t>(1)</w:t>
            </w:r>
            <w:r w:rsidR="00491120">
              <w:fldChar w:fldCharType="end"/>
            </w:r>
          </w:p>
        </w:tc>
        <w:tc>
          <w:tcPr>
            <w:tcW w:w="3006" w:type="dxa"/>
          </w:tcPr>
          <w:p w14:paraId="0ABC1607" w14:textId="586FF74A" w:rsidR="00193539" w:rsidRDefault="00491120">
            <w:pPr>
              <w:cnfStyle w:val="000000100000" w:firstRow="0" w:lastRow="0" w:firstColumn="0" w:lastColumn="0" w:oddVBand="0" w:evenVBand="0" w:oddHBand="1" w:evenHBand="0" w:firstRowFirstColumn="0" w:firstRowLastColumn="0" w:lastRowFirstColumn="0" w:lastRowLastColumn="0"/>
            </w:pPr>
            <w:r w:rsidRPr="00491120">
              <w:t>Demographic data taken from 2003 Kenya Demographic and Health Surveys</w:t>
            </w:r>
            <w:r>
              <w:t xml:space="preserve"> </w:t>
            </w:r>
            <w:r>
              <w:fldChar w:fldCharType="begin"/>
            </w:r>
            <w:r>
              <w:instrText xml:space="preserve"> ADDIN EN.CITE &lt;EndNote&gt;&lt;Cite&gt;&lt;Author&gt;Central Bureau of Statistics&lt;/Author&gt;&lt;Year&gt;2004&lt;/Year&gt;&lt;RecNum&gt;567&lt;/RecNum&gt;&lt;DisplayText&gt;(2)&lt;/DisplayText&gt;&lt;record&gt;&lt;rec-number&gt;567&lt;/rec-number&gt;&lt;foreign-keys&gt;&lt;key app="EN" db-id="rvxr5fwdv2x09lewve7x9wfn9rzsrpste5es" timestamp="1532599960"&gt;567&lt;/key&gt;&lt;/foreign-keys&gt;&lt;ref-type name="Report"&gt;27&lt;/ref-type&gt;&lt;contributors&gt;&lt;authors&gt;&lt;author&gt;Central Bureau of Statistics, C. B. S. Kenya&lt;/author&gt;&lt;author&gt;Ministry of Health, M. O. H. Kenya&lt;/author&gt;&lt;author&gt;O. R. 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fldChar w:fldCharType="separate"/>
            </w:r>
            <w:r>
              <w:rPr>
                <w:noProof/>
              </w:rPr>
              <w:t>(2)</w:t>
            </w:r>
            <w:r>
              <w:fldChar w:fldCharType="end"/>
            </w:r>
          </w:p>
        </w:tc>
      </w:tr>
      <w:tr w:rsidR="00193539" w14:paraId="1552DD61" w14:textId="77777777" w:rsidTr="00193539">
        <w:tc>
          <w:tcPr>
            <w:cnfStyle w:val="001000000000" w:firstRow="0" w:lastRow="0" w:firstColumn="1" w:lastColumn="0" w:oddVBand="0" w:evenVBand="0" w:oddHBand="0" w:evenHBand="0" w:firstRowFirstColumn="0" w:firstRowLastColumn="0" w:lastRowFirstColumn="0" w:lastRowLastColumn="0"/>
            <w:tcW w:w="3005" w:type="dxa"/>
          </w:tcPr>
          <w:p w14:paraId="2BF0A914" w14:textId="07EACBD2" w:rsidR="00193539" w:rsidRPr="00491120" w:rsidRDefault="00491120">
            <w:pPr>
              <w:rPr>
                <w:vertAlign w:val="subscript"/>
              </w:rPr>
            </w:pPr>
            <w:r>
              <w:t>Aggregation of parasites in host k</w:t>
            </w:r>
            <w:r>
              <w:rPr>
                <w:vertAlign w:val="subscript"/>
              </w:rPr>
              <w:t>w</w:t>
            </w:r>
          </w:p>
        </w:tc>
        <w:tc>
          <w:tcPr>
            <w:tcW w:w="3005" w:type="dxa"/>
          </w:tcPr>
          <w:p w14:paraId="4A932ED2" w14:textId="40C51E0A" w:rsidR="00193539" w:rsidRDefault="00491120">
            <w:pPr>
              <w:cnfStyle w:val="000000000000" w:firstRow="0" w:lastRow="0" w:firstColumn="0" w:lastColumn="0" w:oddVBand="0" w:evenVBand="0" w:oddHBand="0" w:evenHBand="0" w:firstRowFirstColumn="0" w:firstRowLastColumn="0" w:lastRowFirstColumn="0" w:lastRowLastColumn="0"/>
            </w:pPr>
            <w:r>
              <w:t xml:space="preserve">0.35 </w:t>
            </w:r>
            <w:r>
              <w:fldChar w:fldCharType="begin"/>
            </w:r>
            <w:r>
              <w:instrText xml:space="preserve"> ADDIN EN.CITE &lt;EndNote&gt;&lt;Cite&gt;&lt;Author&gt;Bradley&lt;/Author&gt;&lt;Year&gt;1992&lt;/Year&gt;&lt;RecNum&gt;1154&lt;/RecNum&gt;&lt;DisplayText&gt;(3)&lt;/DisplayText&gt;&lt;record&gt;&lt;rec-number&gt;1154&lt;/rec-number&gt;&lt;foreign-keys&gt;&lt;key app="EN" db-id="rvxr5fwdv2x09lewve7x9wfn9rzsrpste5es" timestamp="1589573171"&gt;1154&lt;/key&gt;&lt;/foreign-keys&gt;&lt;ref-type name="Journal Article"&gt;17&lt;/ref-type&gt;&lt;contributors&gt;&lt;authors&gt;&lt;author&gt;Bradley, M.&lt;/author&gt;&lt;author&gt;Chandiwana, S. K.&lt;/author&gt;&lt;author&gt;Bundy, D. A.&lt;/author&gt;&lt;author&gt;Medley, G. F.&lt;/author&gt;&lt;/authors&gt;&lt;/contributors&gt;&lt;auth-address&gt;Blair Research Laboratory, Harare, Zimbabwe.&lt;/auth-address&gt;&lt;titles&gt;&lt;title&gt;The epidemiology and population biology of Necator americanus infection in a rural community in Zimbabwe&lt;/title&gt;&lt;secondary-title&gt;Trans R Soc Trop Med Hyg&lt;/secondary-title&gt;&lt;/titles&gt;&lt;periodical&gt;&lt;full-title&gt;Trans R Soc Trop Med Hyg&lt;/full-title&gt;&lt;abbr-1&gt;Transactions of the Royal Society of Tropical Medicine and Hygiene&lt;/abbr-1&gt;&lt;/periodical&gt;&lt;pages&gt;73-6&lt;/pages&gt;&lt;volume&gt;86&lt;/volume&gt;&lt;number&gt;1&lt;/number&gt;&lt;edition&gt;1992/01/01&lt;/edition&gt;&lt;keywords&gt;&lt;keyword&gt;Adolescent&lt;/keyword&gt;&lt;keyword&gt;Adult&lt;/keyword&gt;&lt;keyword&gt;Age Factors&lt;/keyword&gt;&lt;keyword&gt;Animals&lt;/keyword&gt;&lt;keyword&gt;Child&lt;/keyword&gt;&lt;keyword&gt;Child, Preschool&lt;/keyword&gt;&lt;keyword&gt;Feces/parasitology&lt;/keyword&gt;&lt;keyword&gt;Female&lt;/keyword&gt;&lt;keyword&gt;Humans&lt;/keyword&gt;&lt;keyword&gt;Infant&lt;/keyword&gt;&lt;keyword&gt;Male&lt;/keyword&gt;&lt;keyword&gt;Necator/isolation &amp;amp; purification&lt;/keyword&gt;&lt;keyword&gt;Necatoriasis/*epidemiology&lt;/keyword&gt;&lt;keyword&gt;Parasite Egg Count&lt;/keyword&gt;&lt;keyword&gt;Population Density&lt;/keyword&gt;&lt;keyword&gt;Prevalence&lt;/keyword&gt;&lt;keyword&gt;Rural Population&lt;/keyword&gt;&lt;keyword&gt;Zimbabwe/epidemiology&lt;/keyword&gt;&lt;/keywords&gt;&lt;dates&gt;&lt;year&gt;1992&lt;/year&gt;&lt;pub-dates&gt;&lt;date&gt;Jan-Feb&lt;/date&gt;&lt;/pub-dates&gt;&lt;/dates&gt;&lt;isbn&gt;0035-9203 (Print)&amp;#xD;0035-9203&lt;/isbn&gt;&lt;accession-num&gt;1566314&lt;/accession-num&gt;&lt;urls&gt;&lt;/urls&gt;&lt;electronic-resource-num&gt;10.1016/0035-9203(92)90448-l&lt;/electronic-resource-num&gt;&lt;remote-database-provider&gt;NLM&lt;/remote-database-provider&gt;&lt;language&gt;eng&lt;/language&gt;&lt;/record&gt;&lt;/Cite&gt;&lt;/EndNote&gt;</w:instrText>
            </w:r>
            <w:r>
              <w:fldChar w:fldCharType="separate"/>
            </w:r>
            <w:r>
              <w:rPr>
                <w:noProof/>
              </w:rPr>
              <w:t>(3)</w:t>
            </w:r>
            <w:r>
              <w:fldChar w:fldCharType="end"/>
            </w:r>
          </w:p>
        </w:tc>
        <w:tc>
          <w:tcPr>
            <w:tcW w:w="3006" w:type="dxa"/>
          </w:tcPr>
          <w:p w14:paraId="0B77FDDE" w14:textId="2DEC2D15" w:rsidR="00193539" w:rsidRDefault="00491120">
            <w:pPr>
              <w:cnfStyle w:val="000000000000" w:firstRow="0" w:lastRow="0" w:firstColumn="0" w:lastColumn="0" w:oddVBand="0" w:evenVBand="0" w:oddHBand="0" w:evenHBand="0" w:firstRowFirstColumn="0" w:firstRowLastColumn="0" w:lastRowFirstColumn="0" w:lastRowLastColumn="0"/>
            </w:pPr>
            <w:r>
              <w:t xml:space="preserve">0.35 </w:t>
            </w:r>
            <w:r>
              <w:fldChar w:fldCharType="begin"/>
            </w:r>
            <w:r>
              <w:instrText xml:space="preserve"> ADDIN EN.CITE &lt;EndNote&gt;&lt;Cite&gt;&lt;Author&gt;Bradley&lt;/Author&gt;&lt;Year&gt;1992&lt;/Year&gt;&lt;RecNum&gt;1154&lt;/RecNum&gt;&lt;DisplayText&gt;(3)&lt;/DisplayText&gt;&lt;record&gt;&lt;rec-number&gt;1154&lt;/rec-number&gt;&lt;foreign-keys&gt;&lt;key app="EN" db-id="rvxr5fwdv2x09lewve7x9wfn9rzsrpste5es" timestamp="1589573171"&gt;1154&lt;/key&gt;&lt;/foreign-keys&gt;&lt;ref-type name="Journal Article"&gt;17&lt;/ref-type&gt;&lt;contributors&gt;&lt;authors&gt;&lt;author&gt;Bradley, M.&lt;/author&gt;&lt;author&gt;Chandiwana, S. K.&lt;/author&gt;&lt;author&gt;Bundy, D. A.&lt;/author&gt;&lt;author&gt;Medley, G. F.&lt;/author&gt;&lt;/authors&gt;&lt;/contributors&gt;&lt;auth-address&gt;Blair Research Laboratory, Harare, Zimbabwe.&lt;/auth-address&gt;&lt;titles&gt;&lt;title&gt;The epidemiology and population biology of Necator americanus infection in a rural community in Zimbabwe&lt;/title&gt;&lt;secondary-title&gt;Trans R Soc Trop Med Hyg&lt;/secondary-title&gt;&lt;/titles&gt;&lt;periodical&gt;&lt;full-title&gt;Trans R Soc Trop Med Hyg&lt;/full-title&gt;&lt;abbr-1&gt;Transactions of the Royal Society of Tropical Medicine and Hygiene&lt;/abbr-1&gt;&lt;/periodical&gt;&lt;pages&gt;73-6&lt;/pages&gt;&lt;volume&gt;86&lt;/volume&gt;&lt;number&gt;1&lt;/number&gt;&lt;edition&gt;1992/01/01&lt;/edition&gt;&lt;keywords&gt;&lt;keyword&gt;Adolescent&lt;/keyword&gt;&lt;keyword&gt;Adult&lt;/keyword&gt;&lt;keyword&gt;Age Factors&lt;/keyword&gt;&lt;keyword&gt;Animals&lt;/keyword&gt;&lt;keyword&gt;Child&lt;/keyword&gt;&lt;keyword&gt;Child, Preschool&lt;/keyword&gt;&lt;keyword&gt;Feces/parasitology&lt;/keyword&gt;&lt;keyword&gt;Female&lt;/keyword&gt;&lt;keyword&gt;Humans&lt;/keyword&gt;&lt;keyword&gt;Infant&lt;/keyword&gt;&lt;keyword&gt;Male&lt;/keyword&gt;&lt;keyword&gt;Necator/isolation &amp;amp; purification&lt;/keyword&gt;&lt;keyword&gt;Necatoriasis/*epidemiology&lt;/keyword&gt;&lt;keyword&gt;Parasite Egg Count&lt;/keyword&gt;&lt;keyword&gt;Population Density&lt;/keyword&gt;&lt;keyword&gt;Prevalence&lt;/keyword&gt;&lt;keyword&gt;Rural Population&lt;/keyword&gt;&lt;keyword&gt;Zimbabwe/epidemiology&lt;/keyword&gt;&lt;/keywords&gt;&lt;dates&gt;&lt;year&gt;1992&lt;/year&gt;&lt;pub-dates&gt;&lt;date&gt;Jan-Feb&lt;/date&gt;&lt;/pub-dates&gt;&lt;/dates&gt;&lt;isbn&gt;0035-9203 (Print)&amp;#xD;0035-9203&lt;/isbn&gt;&lt;accession-num&gt;1566314&lt;/accession-num&gt;&lt;urls&gt;&lt;/urls&gt;&lt;electronic-resource-num&gt;10.1016/0035-9203(92)90448-l&lt;/electronic-resource-num&gt;&lt;remote-database-provider&gt;NLM&lt;/remote-database-provider&gt;&lt;language&gt;eng&lt;/language&gt;&lt;/record&gt;&lt;/Cite&gt;&lt;/EndNote&gt;</w:instrText>
            </w:r>
            <w:r>
              <w:fldChar w:fldCharType="separate"/>
            </w:r>
            <w:r>
              <w:rPr>
                <w:noProof/>
              </w:rPr>
              <w:t>(3)</w:t>
            </w:r>
            <w:r>
              <w:fldChar w:fldCharType="end"/>
            </w:r>
          </w:p>
        </w:tc>
      </w:tr>
      <w:tr w:rsidR="00193539" w14:paraId="4A27E95F" w14:textId="77777777" w:rsidTr="00193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703A0C4" w14:textId="4C62A4C3" w:rsidR="00193539" w:rsidRDefault="00491120">
            <w:r w:rsidRPr="00491120">
              <w:t>Variation in exposure and contribution to the environmental reservoir by age</w:t>
            </w:r>
          </w:p>
        </w:tc>
        <w:tc>
          <w:tcPr>
            <w:tcW w:w="3005" w:type="dxa"/>
          </w:tcPr>
          <w:p w14:paraId="513B4077" w14:textId="773DCD2E" w:rsidR="00193539" w:rsidRDefault="00491120">
            <w:pPr>
              <w:cnfStyle w:val="000000100000" w:firstRow="0" w:lastRow="0" w:firstColumn="0" w:lastColumn="0" w:oddVBand="0" w:evenVBand="0" w:oddHBand="1" w:evenHBand="0" w:firstRowFirstColumn="0" w:firstRowLastColumn="0" w:lastRowFirstColumn="0" w:lastRowLastColumn="0"/>
            </w:pPr>
            <w:r w:rsidRPr="00491120">
              <w:t>Relative exposure and contribution to the reservoir both increase linearly from 0 to 1 between ages 0–10 and is stable thereafter with no difference between males and females</w:t>
            </w:r>
            <w:r w:rsidR="00F36C1F">
              <w:t xml:space="preserve"> </w:t>
            </w:r>
            <w:r w:rsidR="00F36C1F">
              <w:fldChar w:fldCharType="begin">
                <w:fldData xml:space="preserve">PEVuZE5vdGU+PENpdGU+PEF1dGhvcj5Db2ZmZW5nPC9BdXRob3I+PFllYXI+MjAxNTwvWWVhcj48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</w:fldData>
              </w:fldChar>
            </w:r>
            <w:r w:rsidR="007D45C2">
              <w:instrText xml:space="preserve"> ADDIN EN.CITE </w:instrText>
            </w:r>
            <w:r w:rsidR="007D45C2">
              <w:fldChar w:fldCharType="begin">
                <w:fldData xml:space="preserve">PEVuZE5vdGU+PENpdGU+PEF1dGhvcj5Db2ZmZW5nPC9BdXRob3I+PFllYXI+MjAxNTwvWWVhcj48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</w:fldData>
              </w:fldChar>
            </w:r>
            <w:r w:rsidR="007D45C2">
              <w:instrText xml:space="preserve"> ADDIN EN.CITE.DATA </w:instrText>
            </w:r>
            <w:r w:rsidR="007D45C2">
              <w:fldChar w:fldCharType="end"/>
            </w:r>
            <w:r w:rsidR="00F36C1F">
              <w:fldChar w:fldCharType="separate"/>
            </w:r>
            <w:r w:rsidR="007D45C2">
              <w:rPr>
                <w:noProof/>
              </w:rPr>
              <w:t>(4, 5)</w:t>
            </w:r>
            <w:r w:rsidR="00F36C1F">
              <w:fldChar w:fldCharType="end"/>
            </w:r>
          </w:p>
        </w:tc>
        <w:tc>
          <w:tcPr>
            <w:tcW w:w="3006" w:type="dxa"/>
          </w:tcPr>
          <w:p w14:paraId="6924F716" w14:textId="1C1E2F96" w:rsidR="00193539" w:rsidRDefault="00F36C1F">
            <w:pPr>
              <w:cnfStyle w:val="000000100000" w:firstRow="0" w:lastRow="0" w:firstColumn="0" w:lastColumn="0" w:oddVBand="0" w:evenVBand="0" w:oddHBand="1" w:evenHBand="0" w:firstRowFirstColumn="0" w:firstRowLastColumn="0" w:lastRowFirstColumn="0" w:lastRowLastColumn="0"/>
            </w:pPr>
            <w:r>
              <w:t xml:space="preserve">Relative exposure and contribution to the reservoir are assumed to be equal in all age groups based on fitting the model to prevalence and infection intensity data from the TUMIKIA and DeWorm3 studies </w:t>
            </w:r>
            <w:r>
              <w:fldChar w:fldCharType="begin">
                <w:fldData xml:space="preserve">PEVuZE5vdGU+PENpdGU+PEF1dGhvcj5UcnVzY290dDwvQXV0aG9yPjxZZWFyPjIwMTk8L1llYXI+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</w:fldData>
              </w:fldChar>
            </w:r>
            <w:r w:rsidR="007D45C2">
              <w:instrText xml:space="preserve"> ADDIN EN.CITE </w:instrText>
            </w:r>
            <w:r w:rsidR="007D45C2">
              <w:fldChar w:fldCharType="begin">
                <w:fldData xml:space="preserve">PEVuZE5vdGU+PENpdGU+PEF1dGhvcj5UcnVzY290dDwvQXV0aG9yPjxZZWFyPjIwMTk8L1llYXI+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</w:fldData>
              </w:fldChar>
            </w:r>
            <w:r w:rsidR="007D45C2">
              <w:instrText xml:space="preserve"> ADDIN EN.CITE.DATA </w:instrText>
            </w:r>
            <w:r w:rsidR="007D45C2">
              <w:fldChar w:fldCharType="end"/>
            </w:r>
            <w:r>
              <w:fldChar w:fldCharType="separate"/>
            </w:r>
            <w:r w:rsidR="007D45C2">
              <w:rPr>
                <w:noProof/>
              </w:rPr>
              <w:t>(6)</w:t>
            </w:r>
            <w:r>
              <w:fldChar w:fldCharType="end"/>
            </w:r>
          </w:p>
        </w:tc>
      </w:tr>
      <w:tr w:rsidR="00193539" w14:paraId="271B5788" w14:textId="77777777" w:rsidTr="00193539">
        <w:tc>
          <w:tcPr>
            <w:cnfStyle w:val="001000000000" w:firstRow="0" w:lastRow="0" w:firstColumn="1" w:lastColumn="0" w:oddVBand="0" w:evenVBand="0" w:oddHBand="0" w:evenHBand="0" w:firstRowFirstColumn="0" w:firstRowLastColumn="0" w:lastRowFirstColumn="0" w:lastRowLastColumn="0"/>
            <w:tcW w:w="3005" w:type="dxa"/>
          </w:tcPr>
          <w:p w14:paraId="7830CE4E" w14:textId="45BF1F9D" w:rsidR="00193539" w:rsidRDefault="00F36C1F">
            <w:r>
              <w:t>Average worm lifespan</w:t>
            </w:r>
          </w:p>
        </w:tc>
        <w:tc>
          <w:tcPr>
            <w:tcW w:w="3005" w:type="dxa"/>
          </w:tcPr>
          <w:p w14:paraId="03677CA7" w14:textId="08EB9A89" w:rsidR="00193539" w:rsidRDefault="003E3F90">
            <w:pPr>
              <w:cnfStyle w:val="000000000000" w:firstRow="0" w:lastRow="0" w:firstColumn="0" w:lastColumn="0" w:oddVBand="0" w:evenVBand="0" w:oddHBand="0" w:evenHBand="0" w:firstRowFirstColumn="0" w:firstRowLastColumn="0" w:lastRowFirstColumn="0" w:lastRowLastColumn="0"/>
            </w:pPr>
            <w:r>
              <w:t xml:space="preserve">3 years </w:t>
            </w:r>
            <w:r>
              <w:fldChar w:fldCharType="begin">
                <w:fldData xml:space="preserve">PEVuZE5vdGU+PENpdGU+PEF1dGhvcj5CZXRob255PC9BdXRob3I+PFllYXI+MjAwNjwvWWVhcj48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TIxLTMyPC9wYWdlcz48dm9sdW1lPjM2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==
</w:fldData>
              </w:fldChar>
            </w:r>
            <w:r w:rsidR="007D45C2">
              <w:instrText xml:space="preserve"> ADDIN EN.CITE </w:instrText>
            </w:r>
            <w:r w:rsidR="007D45C2">
              <w:fldChar w:fldCharType="begin">
                <w:fldData xml:space="preserve">PEVuZE5vdGU+PENpdGU+PEF1dGhvcj5CZXRob255PC9BdXRob3I+PFllYXI+MjAwNjwvWWVhcj48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TIxLTMyPC9wYWdlcz48dm9sdW1lPjM2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==
</w:fldData>
              </w:fldChar>
            </w:r>
            <w:r w:rsidR="007D45C2">
              <w:instrText xml:space="preserve"> ADDIN EN.CITE.DATA </w:instrText>
            </w:r>
            <w:r w:rsidR="007D45C2">
              <w:fldChar w:fldCharType="end"/>
            </w:r>
            <w:r>
              <w:fldChar w:fldCharType="separate"/>
            </w:r>
            <w:r w:rsidR="007D45C2">
              <w:rPr>
                <w:noProof/>
              </w:rPr>
              <w:t>(7-9)</w:t>
            </w:r>
            <w:r>
              <w:fldChar w:fldCharType="end"/>
            </w:r>
          </w:p>
        </w:tc>
        <w:tc>
          <w:tcPr>
            <w:tcW w:w="3006" w:type="dxa"/>
          </w:tcPr>
          <w:p w14:paraId="3425BEF4" w14:textId="193E18FF" w:rsidR="00193539" w:rsidRDefault="003E3F90">
            <w:pPr>
              <w:cnfStyle w:val="000000000000" w:firstRow="0" w:lastRow="0" w:firstColumn="0" w:lastColumn="0" w:oddVBand="0" w:evenVBand="0" w:oddHBand="0" w:evenHBand="0" w:firstRowFirstColumn="0" w:firstRowLastColumn="0" w:lastRowFirstColumn="0" w:lastRowLastColumn="0"/>
            </w:pPr>
            <w:r>
              <w:t xml:space="preserve">2 years </w:t>
            </w:r>
            <w:r>
              <w:fldChar w:fldCharType="begin"/>
            </w:r>
            <w:r w:rsidR="007D45C2">
              <w:instrText xml:space="preserve"> ADDIN EN.CITE &lt;EndNote&gt;&lt;Cite&gt;&lt;Author&gt;Anderson&lt;/Author&gt;&lt;Year&gt;1985&lt;/Year&gt;&lt;RecNum&gt;675&lt;/RecNum&gt;&lt;DisplayText&gt;(10)&lt;/DisplayText&gt;&lt;record&gt;&lt;rec-number&gt;675&lt;/rec-number&gt;&lt;foreign-keys&gt;&lt;key app="EN" db-id="rvxr5fwdv2x09lewve7x9wfn9rzsrpste5es" timestamp="1550235275"&gt;675&lt;/key&gt;&lt;/foreign-keys&gt;&lt;ref-type name="Journal Article"&gt;17&lt;/ref-type&gt;&lt;contributors&gt;&lt;authors&gt;&lt;author&gt;Anderson, R. M.&lt;/author&gt;&lt;author&gt;May, R. M.&lt;/author&gt;&lt;/authors&gt;&lt;/contributors&gt;&lt;titles&gt;&lt;title&gt;Helminth infections of humans: mathematical models, population dynamics, and control&lt;/title&gt;&lt;secondary-title&gt;Adv Parasitol&lt;/secondary-title&gt;&lt;alt-title&gt;Advances in parasitology&lt;/alt-title&gt;&lt;/titles&gt;&lt;periodical&gt;&lt;full-title&gt;Adv Parasitol&lt;/full-title&gt;&lt;abbr-1&gt;Advances in parasitology&lt;/abbr-1&gt;&lt;/periodical&gt;&lt;alt-periodical&gt;&lt;full-title&gt;Adv Parasitol&lt;/full-title&gt;&lt;abbr-1&gt;Advances in parasitology&lt;/abbr-1&gt;&lt;/alt-periodical&gt;&lt;pages&gt;1-101&lt;/pages&gt;&lt;volume&gt;24&lt;/volume&gt;&lt;edition&gt;1985/01/01&lt;/edition&gt;&lt;keywords&gt;&lt;keyword&gt;Age Factors&lt;/keyword&gt;&lt;keyword&gt;Aging&lt;/keyword&gt;&lt;keyword&gt;Animals&lt;/keyword&gt;&lt;keyword&gt;Biometry&lt;/keyword&gt;&lt;keyword&gt;Female&lt;/keyword&gt;&lt;keyword&gt;Filarioidea/growth &amp;amp; development&lt;/keyword&gt;&lt;keyword&gt;Health Education&lt;/keyword&gt;&lt;keyword&gt;Helminthiasis/drug therapy/*epidemiology/prevention &amp;amp; control&lt;/keyword&gt;&lt;keyword&gt;Helminths/growth &amp;amp; development&lt;/keyword&gt;&lt;keyword&gt;Humans&lt;/keyword&gt;&lt;keyword&gt;Hygiene&lt;/keyword&gt;&lt;keyword&gt;Male&lt;/keyword&gt;&lt;keyword&gt;*Models, Theoretical&lt;/keyword&gt;&lt;keyword&gt;*Population Dynamics&lt;/keyword&gt;&lt;keyword&gt;Reproduction&lt;/keyword&gt;&lt;keyword&gt;Vaccines&lt;/keyword&gt;&lt;/keywords&gt;&lt;dates&gt;&lt;year&gt;1985&lt;/year&gt;&lt;/dates&gt;&lt;isbn&gt;0065-308X (Print)&amp;#xD;0065-308x&lt;/isbn&gt;&lt;accession-num&gt;3904343&lt;/accession-num&gt;&lt;urls&gt;&lt;/urls&gt;&lt;remote-database-provider&gt;NLM&lt;/remote-database-provider&gt;&lt;language&gt;eng&lt;/language&gt;&lt;/record&gt;&lt;/Cite&gt;&lt;/EndNote&gt;</w:instrText>
            </w:r>
            <w:r>
              <w:fldChar w:fldCharType="separate"/>
            </w:r>
            <w:r w:rsidR="007D45C2">
              <w:rPr>
                <w:noProof/>
              </w:rPr>
              <w:t>(10)</w:t>
            </w:r>
            <w:r>
              <w:fldChar w:fldCharType="end"/>
            </w:r>
          </w:p>
        </w:tc>
      </w:tr>
      <w:tr w:rsidR="00193539" w14:paraId="4DA47A3D" w14:textId="77777777" w:rsidTr="00193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EF9BB6B" w14:textId="0F5E5D83" w:rsidR="00193539" w:rsidRDefault="003E3F90">
            <w:r>
              <w:t>Variation in worm lifespan</w:t>
            </w:r>
          </w:p>
        </w:tc>
        <w:tc>
          <w:tcPr>
            <w:tcW w:w="3005" w:type="dxa"/>
          </w:tcPr>
          <w:p w14:paraId="2D97EEDC" w14:textId="6B876170" w:rsidR="00193539" w:rsidRDefault="003E3F90">
            <w:pPr>
              <w:cnfStyle w:val="000000100000" w:firstRow="0" w:lastRow="0" w:firstColumn="0" w:lastColumn="0" w:oddVBand="0" w:evenVBand="0" w:oddHBand="1" w:evenHBand="0" w:firstRowFirstColumn="0" w:firstRowLastColumn="0" w:lastRowFirstColumn="0" w:lastRowLastColumn="0"/>
            </w:pPr>
            <w:r w:rsidRPr="003E3F90">
              <w:t>Weibull distribution with shape 2</w:t>
            </w:r>
            <w:r>
              <w:t>,</w:t>
            </w:r>
            <w:r w:rsidRPr="003E3F90">
              <w:t xml:space="preserve"> i.e. the mortality rate is zero at age zero and then increases linearly with worm age</w:t>
            </w:r>
            <w:r>
              <w:t xml:space="preserve"> </w:t>
            </w:r>
            <w:r>
              <w:fldChar w:fldCharType="begin"/>
            </w:r>
            <w:r>
              <w:instrText xml:space="preserve"> ADDIN EN.CITE &lt;EndNote&gt;&lt;Cite&gt;&lt;Author&gt;Coffeng&lt;/Author&gt;&lt;Year&gt;2015&lt;/Year&gt;&lt;RecNum&gt;1116&lt;/RecNum&gt;&lt;DisplayText&gt;(4)&lt;/DisplayText&gt;&lt;record&gt;&lt;rec-number&gt;1116&lt;/rec-number&gt;&lt;foreign-keys&gt;&lt;key app="EN" db-id="rvxr5fwdv2x09lewve7x9wfn9rzsrpste5es" timestamp="1582827097"&gt;1116&lt;/key&gt;&lt;/foreign-keys&gt;&lt;ref-type name="Journal Article"&gt;17&lt;/ref-type&gt;&lt;contributors&gt;&lt;authors&gt;&lt;author&gt;Coffeng, Luc E.&lt;/author&gt;&lt;author&gt;Bakker, Roel&lt;/author&gt;&lt;author&gt;Montresor, Antonio&lt;/author&gt;&lt;author&gt;de Vlas, Sake J.&lt;/author&gt;&lt;/authors&gt;&lt;/contributors&gt;&lt;titles&gt;&lt;title&gt;Feasibility of controlling hookworm infection through preventive chemotherapy: a simulation study using the individual-based WORMSIM modelling framework&lt;/title&gt;&lt;secondary-title&gt;Parasites &amp;amp; Vectors&lt;/secondary-title&gt;&lt;/titles&gt;&lt;periodical&gt;&lt;full-title&gt;Parasit Vectors&lt;/full-title&gt;&lt;abbr-1&gt;Parasites &amp;amp; vectors&lt;/abbr-1&gt;&lt;/periodical&gt;&lt;pages&gt;541&lt;/pages&gt;&lt;volume&gt;8&lt;/volume&gt;&lt;number&gt;1&lt;/number&gt;&lt;dates&gt;&lt;year&gt;2015&lt;/year&gt;&lt;pub-dates&gt;&lt;date&gt;2015/10/22&lt;/date&gt;&lt;/pub-dates&gt;&lt;/dates&gt;&lt;isbn&gt;1756-3305&lt;/isbn&gt;&lt;urls&gt;&lt;related-urls&gt;&lt;url&gt;https://doi.org/10.1186/s13071-015-1151-4&lt;/url&gt;&lt;/related-urls&gt;&lt;/urls&gt;&lt;electronic-resource-num&gt;10.1186/s13071-015-1151-4&lt;/electronic-resource-num&gt;&lt;/record&gt;&lt;/Cite&gt;&lt;/EndNote&gt;</w:instrText>
            </w:r>
            <w:r>
              <w:fldChar w:fldCharType="separate"/>
            </w:r>
            <w:r>
              <w:rPr>
                <w:noProof/>
              </w:rPr>
              <w:t>(4)</w:t>
            </w:r>
            <w:r>
              <w:fldChar w:fldCharType="end"/>
            </w:r>
          </w:p>
        </w:tc>
        <w:tc>
          <w:tcPr>
            <w:tcW w:w="3006" w:type="dxa"/>
          </w:tcPr>
          <w:p w14:paraId="38B3327B" w14:textId="1D2CFA0F" w:rsidR="00193539" w:rsidRDefault="003E3F90">
            <w:pPr>
              <w:cnfStyle w:val="000000100000" w:firstRow="0" w:lastRow="0" w:firstColumn="0" w:lastColumn="0" w:oddVBand="0" w:evenVBand="0" w:oddHBand="1" w:evenHBand="0" w:firstRowFirstColumn="0" w:firstRowLastColumn="0" w:lastRowFirstColumn="0" w:lastRowLastColumn="0"/>
            </w:pPr>
            <w:r w:rsidRPr="003E3F90">
              <w:t>Exponential distribution</w:t>
            </w:r>
            <w:r>
              <w:t>,</w:t>
            </w:r>
            <w:r w:rsidRPr="003E3F90">
              <w:t xml:space="preserve"> i.e. the mortality rate is constant and independent of worm age</w:t>
            </w:r>
          </w:p>
        </w:tc>
      </w:tr>
      <w:tr w:rsidR="00193539" w14:paraId="7C205F19" w14:textId="77777777" w:rsidTr="00193539">
        <w:tc>
          <w:tcPr>
            <w:cnfStyle w:val="001000000000" w:firstRow="0" w:lastRow="0" w:firstColumn="1" w:lastColumn="0" w:oddVBand="0" w:evenVBand="0" w:oddHBand="0" w:evenHBand="0" w:firstRowFirstColumn="0" w:firstRowLastColumn="0" w:lastRowFirstColumn="0" w:lastRowLastColumn="0"/>
            <w:tcW w:w="3005" w:type="dxa"/>
          </w:tcPr>
          <w:p w14:paraId="39F26308" w14:textId="62959A42" w:rsidR="00193539" w:rsidRDefault="00371AF7">
            <w:r>
              <w:t>Pre-patent period</w:t>
            </w:r>
          </w:p>
        </w:tc>
        <w:tc>
          <w:tcPr>
            <w:tcW w:w="3005" w:type="dxa"/>
          </w:tcPr>
          <w:p w14:paraId="22CE00D3" w14:textId="1E5BAB16" w:rsidR="00193539" w:rsidRDefault="00371AF7">
            <w:pPr>
              <w:cnfStyle w:val="000000000000" w:firstRow="0" w:lastRow="0" w:firstColumn="0" w:lastColumn="0" w:oddVBand="0" w:evenVBand="0" w:oddHBand="0" w:evenHBand="0" w:firstRowFirstColumn="0" w:firstRowLastColumn="0" w:lastRowFirstColumn="0" w:lastRowLastColumn="0"/>
            </w:pPr>
            <w:r>
              <w:t xml:space="preserve">7 weeks </w:t>
            </w:r>
            <w:r>
              <w:fldChar w:fldCharType="begin">
                <w:fldData xml:space="preserve">PEVuZE5vdGU+PENpdGU+PEF1dGhvcj5CZXRob255PC9BdXRob3I+PFllYXI+MjAwNjwvWWVhcj48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MjEtMzI8L3BhZ2VzPjx2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=
</w:fldData>
              </w:fldChar>
            </w:r>
            <w:r w:rsidR="007D45C2">
              <w:instrText xml:space="preserve"> ADDIN EN.CITE </w:instrText>
            </w:r>
            <w:r w:rsidR="007D45C2">
              <w:fldChar w:fldCharType="begin">
                <w:fldData xml:space="preserve">PEVuZE5vdGU+PENpdGU+PEF1dGhvcj5CZXRob255PC9BdXRob3I+PFllYXI+MjAwNjwvWWVhcj48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MjEtMzI8L3BhZ2VzPjx2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=
</w:fldData>
              </w:fldChar>
            </w:r>
            <w:r w:rsidR="007D45C2">
              <w:instrText xml:space="preserve"> ADDIN EN.CITE.DATA </w:instrText>
            </w:r>
            <w:r w:rsidR="007D45C2">
              <w:fldChar w:fldCharType="end"/>
            </w:r>
            <w:r>
              <w:fldChar w:fldCharType="separate"/>
            </w:r>
            <w:r w:rsidR="007D45C2">
              <w:rPr>
                <w:noProof/>
              </w:rPr>
              <w:t>(5, 7, 8, 11)</w:t>
            </w:r>
            <w:r>
              <w:fldChar w:fldCharType="end"/>
            </w:r>
          </w:p>
        </w:tc>
        <w:tc>
          <w:tcPr>
            <w:tcW w:w="3006" w:type="dxa"/>
          </w:tcPr>
          <w:p w14:paraId="54026D1A" w14:textId="157DA7CF" w:rsidR="00193539" w:rsidRDefault="00DF411E">
            <w:pPr>
              <w:cnfStyle w:val="000000000000" w:firstRow="0" w:lastRow="0" w:firstColumn="0" w:lastColumn="0" w:oddVBand="0" w:evenVBand="0" w:oddHBand="0" w:evenHBand="0" w:firstRowFirstColumn="0" w:firstRowLastColumn="0" w:lastRowFirstColumn="0" w:lastRowLastColumn="0"/>
            </w:pPr>
            <w:r>
              <w:t>No pre-patent period</w:t>
            </w:r>
            <w:r w:rsidR="0021228E">
              <w:t xml:space="preserve"> used</w:t>
            </w:r>
          </w:p>
        </w:tc>
      </w:tr>
      <w:tr w:rsidR="00193539" w14:paraId="4954C544" w14:textId="77777777" w:rsidTr="00193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0ED4E6D" w14:textId="51B53580" w:rsidR="00193539" w:rsidRDefault="0021228E">
            <w:r w:rsidRPr="0021228E">
              <w:t>Age-dependent reproductive capacity</w:t>
            </w:r>
            <w:r>
              <w:t xml:space="preserve"> of the worm in the human host</w:t>
            </w:r>
          </w:p>
        </w:tc>
        <w:tc>
          <w:tcPr>
            <w:tcW w:w="3005" w:type="dxa"/>
          </w:tcPr>
          <w:p w14:paraId="2AE66751" w14:textId="7E8F3784" w:rsidR="00193539" w:rsidRDefault="0021228E">
            <w:pPr>
              <w:cnfStyle w:val="000000100000" w:firstRow="0" w:lastRow="0" w:firstColumn="0" w:lastColumn="0" w:oddVBand="0" w:evenVBand="0" w:oddHBand="1" w:evenHBand="0" w:firstRowFirstColumn="0" w:firstRowLastColumn="0" w:lastRowFirstColumn="0" w:lastRowLastColumn="0"/>
            </w:pPr>
            <w:r>
              <w:t>Constant over age (assumption)</w:t>
            </w:r>
          </w:p>
        </w:tc>
        <w:tc>
          <w:tcPr>
            <w:tcW w:w="3006" w:type="dxa"/>
          </w:tcPr>
          <w:p w14:paraId="64165F59" w14:textId="275987A5" w:rsidR="00193539" w:rsidRDefault="0021228E">
            <w:pPr>
              <w:cnfStyle w:val="000000100000" w:firstRow="0" w:lastRow="0" w:firstColumn="0" w:lastColumn="0" w:oddVBand="0" w:evenVBand="0" w:oddHBand="1" w:evenHBand="0" w:firstRowFirstColumn="0" w:firstRowLastColumn="0" w:lastRowFirstColumn="0" w:lastRowLastColumn="0"/>
            </w:pPr>
            <w:r>
              <w:t>Constant over age (assumption)</w:t>
            </w:r>
          </w:p>
        </w:tc>
      </w:tr>
      <w:tr w:rsidR="00AA09E4" w14:paraId="177CB93C" w14:textId="77777777" w:rsidTr="00193539">
        <w:tc>
          <w:tcPr>
            <w:cnfStyle w:val="001000000000" w:firstRow="0" w:lastRow="0" w:firstColumn="1" w:lastColumn="0" w:oddVBand="0" w:evenVBand="0" w:oddHBand="0" w:evenHBand="0" w:firstRowFirstColumn="0" w:firstRowLastColumn="0" w:lastRowFirstColumn="0" w:lastRowLastColumn="0"/>
            <w:tcW w:w="3005" w:type="dxa"/>
          </w:tcPr>
          <w:p w14:paraId="32EEFDE8" w14:textId="4F99B6C0" w:rsidR="00AA09E4" w:rsidRPr="0021228E" w:rsidRDefault="00AA09E4">
            <w:r>
              <w:t>Female worm fecundity</w:t>
            </w:r>
          </w:p>
        </w:tc>
        <w:tc>
          <w:tcPr>
            <w:tcW w:w="3005" w:type="dxa"/>
          </w:tcPr>
          <w:p w14:paraId="65DFA60A" w14:textId="77777777" w:rsidR="00AA09E4" w:rsidRDefault="00AA09E4">
            <w:pPr>
              <w:cnfStyle w:val="000000000000" w:firstRow="0" w:lastRow="0" w:firstColumn="0" w:lastColumn="0" w:oddVBand="0" w:evenVBand="0" w:oddHBand="0" w:evenHBand="0" w:firstRowFirstColumn="0" w:firstRowLastColumn="0" w:lastRowFirstColumn="0" w:lastRowLastColumn="0"/>
            </w:pPr>
            <w:r w:rsidRPr="00AA09E4">
              <w:t>Density-dependent on total number of female worms in host, assuming hyperbolic saturation</w:t>
            </w:r>
            <w:r>
              <w:t xml:space="preserve"> </w:t>
            </w:r>
            <w:r>
              <w:fldChar w:fldCharType="begin"/>
            </w:r>
            <w:r>
              <w:instrText xml:space="preserve"> ADDIN EN.CITE &lt;EndNote&gt;&lt;Cite&gt;&lt;Author&gt;Coffeng&lt;/Author&gt;&lt;Year&gt;2015&lt;/Year&gt;&lt;RecNum&gt;1116&lt;/RecNum&gt;&lt;DisplayText&gt;(4)&lt;/DisplayText&gt;&lt;record&gt;&lt;rec-number&gt;1116&lt;/rec-number&gt;&lt;foreign-keys&gt;&lt;key app="EN" db-id="rvxr5fwdv2x09lewve7x9wfn9rzsrpste5es" timestamp="1582827097"&gt;1116&lt;/key&gt;&lt;/foreign-keys&gt;&lt;ref-type name="Journal Article"&gt;17&lt;/ref-type&gt;&lt;contributors&gt;&lt;authors&gt;&lt;author&gt;Coffeng, Luc E.&lt;/author&gt;&lt;author&gt;Bakker, Roel&lt;/author&gt;&lt;author&gt;Montresor, Antonio&lt;/author&gt;&lt;author&gt;de Vlas, Sake J.&lt;/author&gt;&lt;/authors&gt;&lt;/contributors&gt;&lt;titles&gt;&lt;title&gt;Feasibility of controlling hookworm infection through preventive chemotherapy: a simulation study using the individual-based WORMSIM modelling framework&lt;/title&gt;&lt;secondary-title&gt;Parasites &amp;amp; Vectors&lt;/secondary-title&gt;&lt;/titles&gt;&lt;periodical&gt;&lt;full-title&gt;Parasit Vectors&lt;/full-title&gt;&lt;abbr-1&gt;Parasites &amp;amp; vectors&lt;/abbr-1&gt;&lt;/periodical&gt;&lt;pages&gt;541&lt;/pages&gt;&lt;volume&gt;8&lt;/volume&gt;&lt;number&gt;1&lt;/number&gt;&lt;dates&gt;&lt;year&gt;2015&lt;/year&gt;&lt;pub-dates&gt;&lt;date&gt;2015/10/22&lt;/date&gt;&lt;/pub-dates&gt;&lt;/dates&gt;&lt;isbn&gt;1756-3305&lt;/isbn&gt;&lt;urls&gt;&lt;related-urls&gt;&lt;url&gt;https://doi.org/10.1186/s13071-015-1151-4&lt;/url&gt;&lt;/related-urls&gt;&lt;/urls&gt;&lt;electronic-resource-num&gt;10.1186/s13071-015-1151-4&lt;/electronic-resource-num&gt;&lt;/record&gt;&lt;/Cite&gt;&lt;/EndNote&gt;</w:instrText>
            </w:r>
            <w:r>
              <w:fldChar w:fldCharType="separate"/>
            </w:r>
            <w:r>
              <w:rPr>
                <w:noProof/>
              </w:rPr>
              <w:t>(4)</w:t>
            </w:r>
            <w:r>
              <w:fldChar w:fldCharType="end"/>
            </w:r>
          </w:p>
          <w:p w14:paraId="09FF6197" w14:textId="2AAC3403" w:rsidR="00AA09E4" w:rsidRDefault="00AA09E4">
            <w:pPr>
              <w:cnfStyle w:val="000000000000" w:firstRow="0" w:lastRow="0" w:firstColumn="0" w:lastColumn="0" w:oddVBand="0" w:evenVBand="0" w:oddHBand="0" w:evenHBand="0" w:firstRowFirstColumn="0" w:firstRowLastColumn="0" w:lastRowFirstColumn="0" w:lastRowLastColumn="0"/>
            </w:pPr>
          </w:p>
          <w:p w14:paraId="2B54271D" w14:textId="566D5D13" w:rsidR="00E4036A" w:rsidRDefault="00E4036A">
            <w:pPr>
              <w:cnfStyle w:val="000000000000" w:firstRow="0" w:lastRow="0" w:firstColumn="0" w:lastColumn="0" w:oddVBand="0" w:evenVBand="0" w:oddHBand="0" w:evenHBand="0" w:firstRowFirstColumn="0" w:firstRowLastColumn="0" w:lastRowFirstColumn="0" w:lastRowLastColumn="0"/>
            </w:pPr>
          </w:p>
          <w:p w14:paraId="3C987E11" w14:textId="77777777" w:rsidR="00E4036A" w:rsidRDefault="00E4036A">
            <w:pPr>
              <w:cnfStyle w:val="000000000000" w:firstRow="0" w:lastRow="0" w:firstColumn="0" w:lastColumn="0" w:oddVBand="0" w:evenVBand="0" w:oddHBand="0" w:evenHBand="0" w:firstRowFirstColumn="0" w:firstRowLastColumn="0" w:lastRowFirstColumn="0" w:lastRowLastColumn="0"/>
            </w:pPr>
          </w:p>
          <w:p w14:paraId="14808255" w14:textId="77777777" w:rsidR="00AA09E4" w:rsidRDefault="00AA09E4">
            <w:pPr>
              <w:cnfStyle w:val="000000000000" w:firstRow="0" w:lastRow="0" w:firstColumn="0" w:lastColumn="0" w:oddVBand="0" w:evenVBand="0" w:oddHBand="0" w:evenHBand="0" w:firstRowFirstColumn="0" w:firstRowLastColumn="0" w:lastRowFirstColumn="0" w:lastRowLastColumn="0"/>
            </w:pPr>
            <w:r w:rsidRPr="00AA09E4">
              <w:t xml:space="preserve">On average 8.3 eggs per female worm per 41.7 mg sample of faeces (200 epg per female worm, as previously reported based on association between number of expulsed adult female worms and egg counts based on Kato-Katz </w:t>
            </w:r>
            <w:r>
              <w:fldChar w:fldCharType="begin"/>
            </w:r>
            <w:r>
              <w:instrText xml:space="preserve"> ADDIN EN.CITE &lt;EndNote&gt;&lt;Cite&gt;&lt;Author&gt;Anderson&lt;/Author&gt;&lt;Year&gt;1985&lt;/Year&gt;&lt;RecNum&gt;679&lt;/RecNum&gt;&lt;DisplayText&gt;(12)&lt;/DisplayText&gt;&lt;record&gt;&lt;rec-number&gt;679&lt;/rec-number&gt;&lt;foreign-keys&gt;&lt;key app="EN" db-id="rvxr5fwdv2x09lewve7x9wfn9rzsrpste5es" timestamp="1550236444"&gt;679&lt;/key&gt;&lt;/foreign-keys&gt;&lt;ref-type name="Journal Article"&gt;17&lt;/ref-type&gt;&lt;contributors&gt;&lt;authors&gt;&lt;author&gt;Anderson, R. M.&lt;/author&gt;&lt;author&gt;Schad, G. A.&lt;/author&gt;&lt;/authors&gt;&lt;/contributors&gt;&lt;titles&gt;&lt;title&gt;Hookworm burdens and faecal egg counts: an analysis of the biological basis of variation&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812-25&lt;/pages&gt;&lt;volume&gt;79&lt;/volume&gt;&lt;number&gt;6&lt;/number&gt;&lt;edition&gt;1985/01/01&lt;/edition&gt;&lt;keywords&gt;&lt;keyword&gt;Adolescent&lt;/keyword&gt;&lt;keyword&gt;Adult&lt;/keyword&gt;&lt;keyword&gt;Aged&lt;/keyword&gt;&lt;keyword&gt;Ancylostomiasis/drug therapy/*parasitology&lt;/keyword&gt;&lt;keyword&gt;Bephenium Compounds/therapeutic use&lt;/keyword&gt;&lt;keyword&gt;Child&lt;/keyword&gt;&lt;keyword&gt;Circadian Rhythm&lt;/keyword&gt;&lt;keyword&gt;Feces/*parasitology&lt;/keyword&gt;&lt;keyword&gt;Female&lt;/keyword&gt;&lt;keyword&gt;Humans&lt;/keyword&gt;&lt;keyword&gt;Male&lt;/keyword&gt;&lt;keyword&gt;Middle Aged&lt;/keyword&gt;&lt;keyword&gt;Necatoriasis/drug therapy/*parasitology&lt;/keyword&gt;&lt;keyword&gt;*Parasite Egg Count&lt;/keyword&gt;&lt;keyword&gt;Sex Factors&lt;/keyword&gt;&lt;keyword&gt;Tetrachloroethylene/therapeutic use&lt;/keyword&gt;&lt;keyword&gt;Thiabendazole/therapeutic use&lt;/keyword&gt;&lt;/keywords&gt;&lt;dates&gt;&lt;year&gt;1985&lt;/year&gt;&lt;/dates&gt;&lt;isbn&gt;0035-9203 (Print)&amp;#xD;0035-9203&lt;/isbn&gt;&lt;accession-num&gt;3832493&lt;/accession-num&gt;&lt;urls&gt;&lt;/urls&gt;&lt;remote-database-provider&gt;NLM&lt;/remote-database-provider&gt;&lt;language&gt;eng&lt;/language&gt;&lt;/record&gt;&lt;/Cite&gt;&lt;/EndNote&gt;</w:instrText>
            </w:r>
            <w:r>
              <w:fldChar w:fldCharType="separate"/>
            </w:r>
            <w:r>
              <w:rPr>
                <w:noProof/>
              </w:rPr>
              <w:t>(12)</w:t>
            </w:r>
            <w:r>
              <w:fldChar w:fldCharType="end"/>
            </w:r>
            <w:r w:rsidRPr="00AA09E4">
              <w:t xml:space="preserve">). The average maximum total host output is assumed to be 62.5 eggs per 41.7 mg faeces (1500 epg, as previously assumed </w:t>
            </w:r>
            <w:r>
              <w:fldChar w:fldCharType="begin"/>
            </w:r>
            <w:r>
              <w:instrText xml:space="preserve"> ADDIN EN.CITE &lt;EndNote&gt;&lt;Cite&gt;&lt;Author&gt;Coffeng&lt;/Author&gt;&lt;Year&gt;2015&lt;/Year&gt;&lt;RecNum&gt;1116&lt;/RecNum&gt;&lt;DisplayText&gt;(4)&lt;/DisplayText&gt;&lt;record&gt;&lt;rec-number&gt;1116&lt;/rec-number&gt;&lt;foreign-keys&gt;&lt;key app="EN" db-id="rvxr5fwdv2x09lewve7x9wfn9rzsrpste5es" timestamp="1582827097"&gt;1116&lt;/key&gt;&lt;/foreign-keys&gt;&lt;ref-type name="Journal Article"&gt;17&lt;/ref-type&gt;&lt;contributors&gt;&lt;authors&gt;&lt;author&gt;Coffeng, Luc E.&lt;/author&gt;&lt;author&gt;Bakker, Roel&lt;/author&gt;&lt;author&gt;Montresor, Antonio&lt;/author&gt;&lt;author&gt;de Vlas, Sake J.&lt;/author&gt;&lt;/authors&gt;&lt;/contributors&gt;&lt;titles&gt;&lt;title&gt;Feasibility of controlling hookworm infection through preventive chemotherapy: a simulation study using the individual-based WORMSIM modelling framework&lt;/title&gt;&lt;secondary-title&gt;Parasites &amp;amp; Vectors&lt;/secondary-title&gt;&lt;/titles&gt;&lt;periodical&gt;&lt;full-title&gt;Parasit Vectors&lt;/full-title&gt;&lt;abbr-1&gt;Parasites &amp;amp; vectors&lt;/abbr-1&gt;&lt;/periodical&gt;&lt;pages&gt;541&lt;/pages&gt;&lt;volume&gt;8&lt;/volume&gt;&lt;number&gt;1&lt;/number&gt;&lt;dates&gt;&lt;year&gt;2015&lt;/year&gt;&lt;pub-dates&gt;&lt;date&gt;2015/10/22&lt;/date&gt;&lt;/pub-dates&gt;&lt;/dates&gt;&lt;isbn&gt;1756-3305&lt;/isbn&gt;&lt;urls&gt;&lt;related-urls&gt;&lt;url&gt;https://doi.org/10.1186/s13071-015-1151-4&lt;/url&gt;&lt;/related-urls&gt;&lt;/urls&gt;&lt;electronic-resource-num&gt;10.1186/s13071-015-1151-4&lt;/electronic-resource-num&gt;&lt;/record&gt;&lt;/Cite&gt;&lt;/EndNote&gt;</w:instrText>
            </w:r>
            <w:r>
              <w:fldChar w:fldCharType="separate"/>
            </w:r>
            <w:r>
              <w:rPr>
                <w:noProof/>
              </w:rPr>
              <w:t>(4)</w:t>
            </w:r>
            <w:r>
              <w:fldChar w:fldCharType="end"/>
            </w:r>
            <w:r>
              <w:t>)</w:t>
            </w:r>
          </w:p>
          <w:p w14:paraId="158F8C98" w14:textId="0EEC2628" w:rsidR="00AA66D4" w:rsidRDefault="00AA66D4">
            <w:pPr>
              <w:cnfStyle w:val="000000000000" w:firstRow="0" w:lastRow="0" w:firstColumn="0" w:lastColumn="0" w:oddVBand="0" w:evenVBand="0" w:oddHBand="0" w:evenHBand="0" w:firstRowFirstColumn="0" w:firstRowLastColumn="0" w:lastRowFirstColumn="0" w:lastRowLastColumn="0"/>
            </w:pPr>
          </w:p>
        </w:tc>
        <w:tc>
          <w:tcPr>
            <w:tcW w:w="3006" w:type="dxa"/>
          </w:tcPr>
          <w:p w14:paraId="48BA9966" w14:textId="77777777" w:rsidR="00AA09E4" w:rsidRDefault="00AA09E4">
            <w:pPr>
              <w:cnfStyle w:val="000000000000" w:firstRow="0" w:lastRow="0" w:firstColumn="0" w:lastColumn="0" w:oddVBand="0" w:evenVBand="0" w:oddHBand="0" w:evenHBand="0" w:firstRowFirstColumn="0" w:firstRowLastColumn="0" w:lastRowFirstColumn="0" w:lastRowLastColumn="0"/>
            </w:pPr>
            <w:r w:rsidRPr="00AA09E4">
              <w:t xml:space="preserve">Density-dependent on total number of female worms in host, assuming exponential saturation. Exponential model of saturation with parameter γ = 0.02 </w:t>
            </w:r>
            <w:r>
              <w:fldChar w:fldCharType="begin">
                <w:fldData xml:space="preserve">PEVuZE5vdGU+PENpdGU+PEF1dGhvcj5Db2ZmZW5nPC9BdXRob3I+PFllYXI+MjAxNzwvWWVhcj48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Db2ZmZW5nPC9BdXRob3I+PFllYXI+MjAxNzwvWWVhcj48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13)</w:t>
            </w:r>
            <w:r>
              <w:fldChar w:fldCharType="end"/>
            </w:r>
          </w:p>
          <w:p w14:paraId="25A880D7" w14:textId="77777777" w:rsidR="00AA09E4" w:rsidRDefault="00AA09E4">
            <w:pPr>
              <w:cnfStyle w:val="000000000000" w:firstRow="0" w:lastRow="0" w:firstColumn="0" w:lastColumn="0" w:oddVBand="0" w:evenVBand="0" w:oddHBand="0" w:evenHBand="0" w:firstRowFirstColumn="0" w:firstRowLastColumn="0" w:lastRowFirstColumn="0" w:lastRowLastColumn="0"/>
            </w:pPr>
          </w:p>
          <w:p w14:paraId="3F11587E" w14:textId="62C31EE6" w:rsidR="00AA09E4" w:rsidRDefault="00AA09E4">
            <w:pPr>
              <w:cnfStyle w:val="000000000000" w:firstRow="0" w:lastRow="0" w:firstColumn="0" w:lastColumn="0" w:oddVBand="0" w:evenVBand="0" w:oddHBand="0" w:evenHBand="0" w:firstRowFirstColumn="0" w:firstRowLastColumn="0" w:lastRowFirstColumn="0" w:lastRowLastColumn="0"/>
            </w:pPr>
            <w:r w:rsidRPr="00AA09E4">
              <w:t xml:space="preserve">On average 3 eggs per female worm per 41.7 mg sample of faeces (72 epg per female worm, as previously reported based on association between number of expulsed adult female worms and egg counts based on Kato-Katz </w:t>
            </w:r>
            <w:r>
              <w:fldChar w:fldCharType="begin"/>
            </w:r>
            <w:r>
              <w:instrText xml:space="preserve"> ADDIN EN.CITE &lt;EndNote&gt;&lt;Cite&gt;&lt;Author&gt;Anderson&lt;/Author&gt;&lt;Year&gt;1985&lt;/Year&gt;&lt;RecNum&gt;679&lt;/RecNum&gt;&lt;DisplayText&gt;(12)&lt;/DisplayText&gt;&lt;record&gt;&lt;rec-number&gt;679&lt;/rec-number&gt;&lt;foreign-keys&gt;&lt;key app="EN" db-id="rvxr5fwdv2x09lewve7x9wfn9rzsrpste5es" timestamp="1550236444"&gt;679&lt;/key&gt;&lt;/foreign-keys&gt;&lt;ref-type name="Journal Article"&gt;17&lt;/ref-type&gt;&lt;contributors&gt;&lt;authors&gt;&lt;author&gt;Anderson, R. M.&lt;/author&gt;&lt;author&gt;Schad, G. A.&lt;/author&gt;&lt;/authors&gt;&lt;/contributors&gt;&lt;titles&gt;&lt;title&gt;Hookworm burdens and faecal egg counts: an analysis of the biological basis of variation&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812-25&lt;/pages&gt;&lt;volume&gt;79&lt;/volume&gt;&lt;number&gt;6&lt;/number&gt;&lt;edition&gt;1985/01/01&lt;/edition&gt;&lt;keywords&gt;&lt;keyword&gt;Adolescent&lt;/keyword&gt;&lt;keyword&gt;Adult&lt;/keyword&gt;&lt;keyword&gt;Aged&lt;/keyword&gt;&lt;keyword&gt;Ancylostomiasis/drug therapy/*parasitology&lt;/keyword&gt;&lt;keyword&gt;Bephenium Compounds/therapeutic use&lt;/keyword&gt;&lt;keyword&gt;Child&lt;/keyword&gt;&lt;keyword&gt;Circadian Rhythm&lt;/keyword&gt;&lt;keyword&gt;Feces/*parasitology&lt;/keyword&gt;&lt;keyword&gt;Female&lt;/keyword&gt;&lt;keyword&gt;Humans&lt;/keyword&gt;&lt;keyword&gt;Male&lt;/keyword&gt;&lt;keyword&gt;Middle Aged&lt;/keyword&gt;&lt;keyword&gt;Necatoriasis/drug therapy/*parasitology&lt;/keyword&gt;&lt;keyword&gt;*Parasite Egg Count&lt;/keyword&gt;&lt;keyword&gt;Sex Factors&lt;/keyword&gt;&lt;keyword&gt;Tetrachloroethylene/therapeutic use&lt;/keyword&gt;&lt;keyword&gt;Thiabendazole/therapeutic use&lt;/keyword&gt;&lt;/keywords&gt;&lt;dates&gt;&lt;year&gt;1985&lt;/year&gt;&lt;/dates&gt;&lt;isbn&gt;0035-9203 (Print)&amp;#xD;0035-9203&lt;/isbn&gt;&lt;accession-num&gt;3832493&lt;/accession-num&gt;&lt;urls&gt;&lt;/urls&gt;&lt;remote-database-provider&gt;NLM&lt;/remote-database-provider&gt;&lt;language&gt;eng&lt;/language&gt;&lt;/record&gt;&lt;/Cite&gt;&lt;/EndNote&gt;</w:instrText>
            </w:r>
            <w:r>
              <w:fldChar w:fldCharType="separate"/>
            </w:r>
            <w:r>
              <w:rPr>
                <w:noProof/>
              </w:rPr>
              <w:t>(12)</w:t>
            </w:r>
            <w:r>
              <w:fldChar w:fldCharType="end"/>
            </w:r>
            <w:r w:rsidRPr="00AA09E4">
              <w:t>)</w:t>
            </w:r>
          </w:p>
        </w:tc>
      </w:tr>
      <w:tr w:rsidR="00AA09E4" w14:paraId="33B00585" w14:textId="77777777" w:rsidTr="00193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4A6358C" w14:textId="65C6E46B" w:rsidR="00AA09E4" w:rsidRPr="0021228E" w:rsidRDefault="00AA66D4">
            <w:r>
              <w:t>Survival of infective material in the central reservoir</w:t>
            </w:r>
          </w:p>
        </w:tc>
        <w:tc>
          <w:tcPr>
            <w:tcW w:w="3005" w:type="dxa"/>
          </w:tcPr>
          <w:p w14:paraId="299E46CE" w14:textId="77777777" w:rsidR="00AA09E4" w:rsidRDefault="00AA66D4">
            <w:pPr>
              <w:cnfStyle w:val="000000100000" w:firstRow="0" w:lastRow="0" w:firstColumn="0" w:lastColumn="0" w:oddVBand="0" w:evenVBand="0" w:oddHBand="1" w:evenHBand="0" w:firstRowFirstColumn="0" w:firstRowLastColumn="0" w:lastRowFirstColumn="0" w:lastRowLastColumn="0"/>
            </w:pPr>
            <w:r>
              <w:t>Exponential survival (assumption)</w:t>
            </w:r>
          </w:p>
          <w:p w14:paraId="37A1F427" w14:textId="77777777" w:rsidR="00CB0B40" w:rsidRDefault="00CB0B40">
            <w:pPr>
              <w:cnfStyle w:val="000000100000" w:firstRow="0" w:lastRow="0" w:firstColumn="0" w:lastColumn="0" w:oddVBand="0" w:evenVBand="0" w:oddHBand="1" w:evenHBand="0" w:firstRowFirstColumn="0" w:firstRowLastColumn="0" w:lastRowFirstColumn="0" w:lastRowLastColumn="0"/>
            </w:pPr>
          </w:p>
          <w:p w14:paraId="57612356" w14:textId="03DFA8D7" w:rsidR="00CB0B40" w:rsidRDefault="00CB0B40">
            <w:pPr>
              <w:cnfStyle w:val="000000100000" w:firstRow="0" w:lastRow="0" w:firstColumn="0" w:lastColumn="0" w:oddVBand="0" w:evenVBand="0" w:oddHBand="1" w:evenHBand="0" w:firstRowFirstColumn="0" w:firstRowLastColumn="0" w:lastRowFirstColumn="0" w:lastRowLastColumn="0"/>
            </w:pPr>
            <w:r w:rsidRPr="00CB0B40">
              <w:lastRenderedPageBreak/>
              <w:t>Average lifespan of two weeks, implemented as a monthly survival probability of exp(-26/12)=11.5% (95%-CI: 0.05–7.38 weeks under assumption of exponential survival), based on the notion that average survival time is in the order of weeks</w:t>
            </w:r>
            <w:r>
              <w:t xml:space="preserve"> </w:t>
            </w:r>
            <w:r>
              <w:fldChar w:fldCharType="begin">
                <w:fldData xml:space="preserve">PEVuZE5vdGU+PENpdGU+PEF1dGhvcj5Ib3RlejwvQXV0aG9yPjxZZWFyPjIwMDQ8L1llYXI+PFJl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</w:fldData>
              </w:fldChar>
            </w:r>
            <w:r w:rsidR="007D45C2">
              <w:instrText xml:space="preserve"> ADDIN EN.CITE </w:instrText>
            </w:r>
            <w:r w:rsidR="007D45C2">
              <w:fldChar w:fldCharType="begin">
                <w:fldData xml:space="preserve">PEVuZE5vdGU+PENpdGU+PEF1dGhvcj5Ib3RlejwvQXV0aG9yPjxZZWFyPjIwMDQ8L1llYXI+PFJl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</w:fldData>
              </w:fldChar>
            </w:r>
            <w:r w:rsidR="007D45C2">
              <w:instrText xml:space="preserve"> ADDIN EN.CITE.DATA </w:instrText>
            </w:r>
            <w:r w:rsidR="007D45C2">
              <w:fldChar w:fldCharType="end"/>
            </w:r>
            <w:r>
              <w:fldChar w:fldCharType="separate"/>
            </w:r>
            <w:r w:rsidR="007D45C2">
              <w:rPr>
                <w:noProof/>
              </w:rPr>
              <w:t>(5, 11, 14)</w:t>
            </w:r>
            <w:r>
              <w:fldChar w:fldCharType="end"/>
            </w:r>
          </w:p>
        </w:tc>
        <w:tc>
          <w:tcPr>
            <w:tcW w:w="3006" w:type="dxa"/>
          </w:tcPr>
          <w:p w14:paraId="4B035F72" w14:textId="77777777" w:rsidR="00AA09E4" w:rsidRDefault="00AA66D4">
            <w:pPr>
              <w:cnfStyle w:val="000000100000" w:firstRow="0" w:lastRow="0" w:firstColumn="0" w:lastColumn="0" w:oddVBand="0" w:evenVBand="0" w:oddHBand="1" w:evenHBand="0" w:firstRowFirstColumn="0" w:firstRowLastColumn="0" w:lastRowFirstColumn="0" w:lastRowLastColumn="0"/>
            </w:pPr>
            <w:r>
              <w:lastRenderedPageBreak/>
              <w:t>Exponential survival (assumption)</w:t>
            </w:r>
          </w:p>
          <w:p w14:paraId="280E323F" w14:textId="77777777" w:rsidR="00B3467C" w:rsidRDefault="00B3467C">
            <w:pPr>
              <w:cnfStyle w:val="000000100000" w:firstRow="0" w:lastRow="0" w:firstColumn="0" w:lastColumn="0" w:oddVBand="0" w:evenVBand="0" w:oddHBand="1" w:evenHBand="0" w:firstRowFirstColumn="0" w:firstRowLastColumn="0" w:lastRowFirstColumn="0" w:lastRowLastColumn="0"/>
            </w:pPr>
          </w:p>
          <w:p w14:paraId="44956E29" w14:textId="02A93B48" w:rsidR="00B3467C" w:rsidRDefault="00B3467C">
            <w:pPr>
              <w:cnfStyle w:val="000000100000" w:firstRow="0" w:lastRow="0" w:firstColumn="0" w:lastColumn="0" w:oddVBand="0" w:evenVBand="0" w:oddHBand="1" w:evenHBand="0" w:firstRowFirstColumn="0" w:firstRowLastColumn="0" w:lastRowFirstColumn="0" w:lastRowLastColumn="0"/>
            </w:pPr>
            <w:r w:rsidRPr="00B3467C">
              <w:lastRenderedPageBreak/>
              <w:t>Average lifespan of 30 days</w:t>
            </w:r>
            <w:r>
              <w:t xml:space="preserve"> </w:t>
            </w:r>
            <w:r>
              <w:fldChar w:fldCharType="begin"/>
            </w:r>
            <w:r w:rsidR="007D45C2">
              <w:instrText xml:space="preserve"> ADDIN EN.CITE &lt;EndNote&gt;&lt;Cite&gt;&lt;Author&gt;Anderson&lt;/Author&gt;&lt;Year&gt;1985&lt;/Year&gt;&lt;RecNum&gt;675&lt;/RecNum&gt;&lt;DisplayText&gt;(10)&lt;/DisplayText&gt;&lt;record&gt;&lt;rec-number&gt;675&lt;/rec-number&gt;&lt;foreign-keys&gt;&lt;key app="EN" db-id="rvxr5fwdv2x09lewve7x9wfn9rzsrpste5es" timestamp="1550235275"&gt;675&lt;/key&gt;&lt;/foreign-keys&gt;&lt;ref-type name="Journal Article"&gt;17&lt;/ref-type&gt;&lt;contributors&gt;&lt;authors&gt;&lt;author&gt;Anderson, R. M.&lt;/author&gt;&lt;author&gt;May, R. M.&lt;/author&gt;&lt;/authors&gt;&lt;/contributors&gt;&lt;titles&gt;&lt;title&gt;Helminth infections of humans: mathematical models, population dynamics, and control&lt;/title&gt;&lt;secondary-title&gt;Adv Parasitol&lt;/secondary-title&gt;&lt;alt-title&gt;Advances in parasitology&lt;/alt-title&gt;&lt;/titles&gt;&lt;periodical&gt;&lt;full-title&gt;Adv Parasitol&lt;/full-title&gt;&lt;abbr-1&gt;Advances in parasitology&lt;/abbr-1&gt;&lt;/periodical&gt;&lt;alt-periodical&gt;&lt;full-title&gt;Adv Parasitol&lt;/full-title&gt;&lt;abbr-1&gt;Advances in parasitology&lt;/abbr-1&gt;&lt;/alt-periodical&gt;&lt;pages&gt;1-101&lt;/pages&gt;&lt;volume&gt;24&lt;/volume&gt;&lt;edition&gt;1985/01/01&lt;/edition&gt;&lt;keywords&gt;&lt;keyword&gt;Age Factors&lt;/keyword&gt;&lt;keyword&gt;Aging&lt;/keyword&gt;&lt;keyword&gt;Animals&lt;/keyword&gt;&lt;keyword&gt;Biometry&lt;/keyword&gt;&lt;keyword&gt;Female&lt;/keyword&gt;&lt;keyword&gt;Filarioidea/growth &amp;amp; development&lt;/keyword&gt;&lt;keyword&gt;Health Education&lt;/keyword&gt;&lt;keyword&gt;Helminthiasis/drug therapy/*epidemiology/prevention &amp;amp; control&lt;/keyword&gt;&lt;keyword&gt;Helminths/growth &amp;amp; development&lt;/keyword&gt;&lt;keyword&gt;Humans&lt;/keyword&gt;&lt;keyword&gt;Hygiene&lt;/keyword&gt;&lt;keyword&gt;Male&lt;/keyword&gt;&lt;keyword&gt;*Models, Theoretical&lt;/keyword&gt;&lt;keyword&gt;*Population Dynamics&lt;/keyword&gt;&lt;keyword&gt;Reproduction&lt;/keyword&gt;&lt;keyword&gt;Vaccines&lt;/keyword&gt;&lt;/keywords&gt;&lt;dates&gt;&lt;year&gt;1985&lt;/year&gt;&lt;/dates&gt;&lt;isbn&gt;0065-308X (Print)&amp;#xD;0065-308x&lt;/isbn&gt;&lt;accession-num&gt;3904343&lt;/accession-num&gt;&lt;urls&gt;&lt;/urls&gt;&lt;remote-database-provider&gt;NLM&lt;/remote-database-provider&gt;&lt;language&gt;eng&lt;/language&gt;&lt;/record&gt;&lt;/Cite&gt;&lt;/EndNote&gt;</w:instrText>
            </w:r>
            <w:r>
              <w:fldChar w:fldCharType="separate"/>
            </w:r>
            <w:r w:rsidR="007D45C2">
              <w:rPr>
                <w:noProof/>
              </w:rPr>
              <w:t>(10)</w:t>
            </w:r>
            <w:r>
              <w:fldChar w:fldCharType="end"/>
            </w:r>
          </w:p>
        </w:tc>
      </w:tr>
      <w:tr w:rsidR="00AA09E4" w14:paraId="0020CD52" w14:textId="77777777" w:rsidTr="00193539">
        <w:tc>
          <w:tcPr>
            <w:cnfStyle w:val="001000000000" w:firstRow="0" w:lastRow="0" w:firstColumn="1" w:lastColumn="0" w:oddVBand="0" w:evenVBand="0" w:oddHBand="0" w:evenHBand="0" w:firstRowFirstColumn="0" w:firstRowLastColumn="0" w:lastRowFirstColumn="0" w:lastRowLastColumn="0"/>
            <w:tcW w:w="3005" w:type="dxa"/>
          </w:tcPr>
          <w:p w14:paraId="00AF49D8" w14:textId="59CB4D02" w:rsidR="00AA09E4" w:rsidRPr="0021228E" w:rsidRDefault="00D962AE">
            <w:r w:rsidRPr="00D962AE">
              <w:lastRenderedPageBreak/>
              <w:t>Proportion of adult worms killed by single dose of albendazole (400 mg)</w:t>
            </w:r>
          </w:p>
        </w:tc>
        <w:tc>
          <w:tcPr>
            <w:tcW w:w="3005" w:type="dxa"/>
          </w:tcPr>
          <w:p w14:paraId="5FB09A64" w14:textId="4D7DDF4C" w:rsidR="00AA09E4" w:rsidRDefault="00380706">
            <w:pPr>
              <w:cnfStyle w:val="000000000000" w:firstRow="0" w:lastRow="0" w:firstColumn="0" w:lastColumn="0" w:oddVBand="0" w:evenVBand="0" w:oddHBand="0" w:evenHBand="0" w:firstRowFirstColumn="0" w:firstRowLastColumn="0" w:lastRowFirstColumn="0" w:lastRowLastColumn="0"/>
            </w:pPr>
            <w:r>
              <w:t>0.95</w:t>
            </w:r>
            <w:r w:rsidR="00D942E4">
              <w:t xml:space="preserve"> </w:t>
            </w:r>
            <w:r w:rsidR="00D942E4">
              <w:fldChar w:fldCharType="begin">
                <w:fldData xml:space="preserve">PEVuZE5vdGU+PENpdGU+PEF1dGhvcj5MZXZlY2tlPC9BdXRob3I+PFllYXI+MjAxNDwvWWVhcj48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MyMDQ8L3BhZ2VzPjx2b2x1bWU+ODwvdm9sdW1lPjxudW1iZXI+MTA8L251bWJlcj48ZWRpdGlv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==
</w:fldData>
              </w:fldChar>
            </w:r>
            <w:r w:rsidR="00D942E4">
              <w:instrText xml:space="preserve"> ADDIN EN.CITE </w:instrText>
            </w:r>
            <w:r w:rsidR="00D942E4">
              <w:fldChar w:fldCharType="begin">
                <w:fldData xml:space="preserve">PEVuZE5vdGU+PENpdGU+PEF1dGhvcj5MZXZlY2tlPC9BdXRob3I+PFllYXI+MjAxNDwvWWVhcj48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MyMDQ8L3BhZ2VzPjx2b2x1bWU+ODwvdm9sdW1lPjxudW1iZXI+MTA8L251bWJlcj48ZWRpdGlv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==
</w:fldData>
              </w:fldChar>
            </w:r>
            <w:r w:rsidR="00D942E4">
              <w:instrText xml:space="preserve"> ADDIN EN.CITE.DATA </w:instrText>
            </w:r>
            <w:r w:rsidR="00D942E4">
              <w:fldChar w:fldCharType="end"/>
            </w:r>
            <w:r w:rsidR="00D942E4">
              <w:fldChar w:fldCharType="separate"/>
            </w:r>
            <w:r w:rsidR="00D942E4">
              <w:rPr>
                <w:noProof/>
              </w:rPr>
              <w:t>(15)</w:t>
            </w:r>
            <w:r w:rsidR="00D942E4">
              <w:fldChar w:fldCharType="end"/>
            </w:r>
          </w:p>
        </w:tc>
        <w:tc>
          <w:tcPr>
            <w:tcW w:w="3006" w:type="dxa"/>
          </w:tcPr>
          <w:p w14:paraId="151FCDA4" w14:textId="74673F56" w:rsidR="00AA09E4" w:rsidRDefault="00380706">
            <w:pPr>
              <w:cnfStyle w:val="000000000000" w:firstRow="0" w:lastRow="0" w:firstColumn="0" w:lastColumn="0" w:oddVBand="0" w:evenVBand="0" w:oddHBand="0" w:evenHBand="0" w:firstRowFirstColumn="0" w:firstRowLastColumn="0" w:lastRowFirstColumn="0" w:lastRowLastColumn="0"/>
            </w:pPr>
            <w:r>
              <w:t>0.95</w:t>
            </w:r>
            <w:r w:rsidR="00D942E4">
              <w:t xml:space="preserve"> </w:t>
            </w:r>
            <w:r w:rsidR="00D942E4">
              <w:fldChar w:fldCharType="begin">
                <w:fldData xml:space="preserve">PEVuZE5vdGU+PENpdGU+PEF1dGhvcj5MZXZlY2tlPC9BdXRob3I+PFllYXI+MjAxNDwvWWVhcj48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MyMDQ8L3BhZ2VzPjx2b2x1bWU+ODwvdm9sdW1lPjxudW1iZXI+MTA8L251bWJlcj48ZWRpdGlv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==
</w:fldData>
              </w:fldChar>
            </w:r>
            <w:r w:rsidR="00D942E4">
              <w:instrText xml:space="preserve"> ADDIN EN.CITE </w:instrText>
            </w:r>
            <w:r w:rsidR="00D942E4">
              <w:fldChar w:fldCharType="begin">
                <w:fldData xml:space="preserve">PEVuZE5vdGU+PENpdGU+PEF1dGhvcj5MZXZlY2tlPC9BdXRob3I+PFllYXI+MjAxNDwvWWVhcj48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MyMDQ8L3BhZ2VzPjx2b2x1bWU+ODwvdm9sdW1lPjxudW1iZXI+MTA8L251bWJlcj48ZWRpdGlv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==
</w:fldData>
              </w:fldChar>
            </w:r>
            <w:r w:rsidR="00D942E4">
              <w:instrText xml:space="preserve"> ADDIN EN.CITE.DATA </w:instrText>
            </w:r>
            <w:r w:rsidR="00D942E4">
              <w:fldChar w:fldCharType="end"/>
            </w:r>
            <w:r w:rsidR="00D942E4">
              <w:fldChar w:fldCharType="separate"/>
            </w:r>
            <w:r w:rsidR="00D942E4">
              <w:rPr>
                <w:noProof/>
              </w:rPr>
              <w:t>(15)</w:t>
            </w:r>
            <w:r w:rsidR="00D942E4">
              <w:fldChar w:fldCharType="end"/>
            </w:r>
          </w:p>
        </w:tc>
      </w:tr>
      <w:tr w:rsidR="00AA09E4" w14:paraId="638F917F" w14:textId="77777777" w:rsidTr="00193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87301AA" w14:textId="68DE77E2" w:rsidR="00AA09E4" w:rsidRPr="00D942E4" w:rsidRDefault="00D942E4">
            <w:pPr>
              <w:rPr>
                <w:vertAlign w:val="subscript"/>
              </w:rPr>
            </w:pPr>
            <w:r w:rsidRPr="00D942E4">
              <w:t>Variability in measured host load of infective material (eggs per examined sample of faeces)</w:t>
            </w:r>
            <w:r>
              <w:t xml:space="preserve"> </w:t>
            </w:r>
            <w:proofErr w:type="spellStart"/>
            <w:r>
              <w:t>k</w:t>
            </w:r>
            <w:r>
              <w:rPr>
                <w:vertAlign w:val="subscript"/>
              </w:rPr>
              <w:t>egg</w:t>
            </w:r>
            <w:proofErr w:type="spellEnd"/>
          </w:p>
        </w:tc>
        <w:tc>
          <w:tcPr>
            <w:tcW w:w="3005" w:type="dxa"/>
          </w:tcPr>
          <w:p w14:paraId="4F13C580" w14:textId="2F3B91D8" w:rsidR="00AA09E4" w:rsidRDefault="00D942E4">
            <w:pPr>
              <w:cnfStyle w:val="000000100000" w:firstRow="0" w:lastRow="0" w:firstColumn="0" w:lastColumn="0" w:oddVBand="0" w:evenVBand="0" w:oddHBand="1" w:evenHBand="0" w:firstRowFirstColumn="0" w:firstRowLastColumn="0" w:lastRowFirstColumn="0" w:lastRowLastColumn="0"/>
            </w:pPr>
            <w:r w:rsidRPr="00D942E4">
              <w:t xml:space="preserve">Kato-Katz: negative binomial distribution with aggregation parameter k=0.35, estimated separately from repeated individual-level egg count data from Uganda </w:t>
            </w:r>
            <w:r w:rsidR="00597B7F">
              <w:fldChar w:fldCharType="begin">
                <w:fldData xml:space="preserve">PEVuZE5vdGU+PENpdGU+PEF1dGhvcj5QdWxsYW48L0F1dGhvcj48WWVhcj4yMDEwPC9ZZWFyPjxS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</w:fldData>
              </w:fldChar>
            </w:r>
            <w:r w:rsidR="00597B7F">
              <w:instrText xml:space="preserve"> ADDIN EN.CITE </w:instrText>
            </w:r>
            <w:r w:rsidR="00597B7F">
              <w:fldChar w:fldCharType="begin">
                <w:fldData xml:space="preserve">PEVuZE5vdGU+PENpdGU+PEF1dGhvcj5QdWxsYW48L0F1dGhvcj48WWVhcj4yMDEwPC9ZZWFyPjxS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</w:fldData>
              </w:fldChar>
            </w:r>
            <w:r w:rsidR="00597B7F">
              <w:instrText xml:space="preserve"> ADDIN EN.CITE.DATA </w:instrText>
            </w:r>
            <w:r w:rsidR="00597B7F">
              <w:fldChar w:fldCharType="end"/>
            </w:r>
            <w:r w:rsidR="00597B7F">
              <w:fldChar w:fldCharType="separate"/>
            </w:r>
            <w:r w:rsidR="00597B7F">
              <w:rPr>
                <w:noProof/>
              </w:rPr>
              <w:t>(16)</w:t>
            </w:r>
            <w:r w:rsidR="00597B7F">
              <w:fldChar w:fldCharType="end"/>
            </w:r>
          </w:p>
        </w:tc>
        <w:tc>
          <w:tcPr>
            <w:tcW w:w="3006" w:type="dxa"/>
          </w:tcPr>
          <w:p w14:paraId="448CAB2C" w14:textId="69D8D841" w:rsidR="00AA09E4" w:rsidRDefault="008D01BC">
            <w:pPr>
              <w:cnfStyle w:val="000000100000" w:firstRow="0" w:lastRow="0" w:firstColumn="0" w:lastColumn="0" w:oddVBand="0" w:evenVBand="0" w:oddHBand="1" w:evenHBand="0" w:firstRowFirstColumn="0" w:firstRowLastColumn="0" w:lastRowFirstColumn="0" w:lastRowLastColumn="0"/>
            </w:pPr>
            <w:r w:rsidRPr="008D01BC">
              <w:t>Kato-Katz: negative binomial distribution with aggregation parameter k=0.35, estimated from unpublished triple egg count data from Tamil Nadu, India</w:t>
            </w:r>
          </w:p>
        </w:tc>
      </w:tr>
      <w:tr w:rsidR="0044705A" w14:paraId="3B83724E" w14:textId="77777777" w:rsidTr="00193539">
        <w:tc>
          <w:tcPr>
            <w:cnfStyle w:val="001000000000" w:firstRow="0" w:lastRow="0" w:firstColumn="1" w:lastColumn="0" w:oddVBand="0" w:evenVBand="0" w:oddHBand="0" w:evenHBand="0" w:firstRowFirstColumn="0" w:firstRowLastColumn="0" w:lastRowFirstColumn="0" w:lastRowLastColumn="0"/>
            <w:tcW w:w="3005" w:type="dxa"/>
          </w:tcPr>
          <w:p w14:paraId="013F6B35" w14:textId="6C5CA2DD" w:rsidR="0044705A" w:rsidRPr="00D942E4" w:rsidRDefault="0044705A">
            <w:r w:rsidRPr="0044705A">
              <w:t>Cut-offs for no, light, moderate, and heavy infection</w:t>
            </w:r>
          </w:p>
        </w:tc>
        <w:tc>
          <w:tcPr>
            <w:tcW w:w="3005" w:type="dxa"/>
          </w:tcPr>
          <w:p w14:paraId="79008B38" w14:textId="2FA17D82" w:rsidR="0044705A" w:rsidRPr="00D942E4" w:rsidRDefault="0044705A">
            <w:pPr>
              <w:cnfStyle w:val="000000000000" w:firstRow="0" w:lastRow="0" w:firstColumn="0" w:lastColumn="0" w:oddVBand="0" w:evenVBand="0" w:oddHBand="0" w:evenHBand="0" w:firstRowFirstColumn="0" w:firstRowLastColumn="0" w:lastRowFirstColumn="0" w:lastRowLastColumn="0"/>
            </w:pPr>
            <w:r w:rsidRPr="0044705A">
              <w:t>1, 2000, and 4000 epg</w:t>
            </w:r>
            <w:r>
              <w:t xml:space="preserve"> </w:t>
            </w:r>
            <w:r>
              <w:fldChar w:fldCharType="begin"/>
            </w:r>
            <w:r>
              <w:instrText xml:space="preserve"> ADDIN EN.CITE &lt;EndNote&gt;&lt;Cite&gt;&lt;Author&gt;World Health Organization&lt;/Author&gt;&lt;Year&gt;2012&lt;/Year&gt;&lt;RecNum&gt;633&lt;/RecNum&gt;&lt;DisplayText&gt;(17)&lt;/DisplayText&gt;&lt;record&gt;&lt;rec-number&gt;633&lt;/rec-number&gt;&lt;foreign-keys&gt;&lt;key app="EN" db-id="rvxr5fwdv2x09lewve7x9wfn9rzsrpste5es" timestamp="1548608867"&gt;633&lt;/key&gt;&lt;/foreign-keys&gt;&lt;ref-type name="Report"&gt;27&lt;/ref-type&gt;&lt;contributors&gt;&lt;authors&gt;&lt;author&gt;World Health Organization, &lt;/author&gt;&lt;/authors&gt;&lt;/contributors&gt;&lt;titles&gt;&lt;title&gt;Soil-transmitted helminthiases: eliminating soil-transmitted helminthiases as a public health problem in children: progress report 2001-2010 and strategic plan 2011-2020&lt;/title&gt;&lt;/titles&gt;&lt;dates&gt;&lt;year&gt;2012&lt;/year&gt;&lt;/dates&gt;&lt;pub-location&gt;Geneva&lt;/pub-location&gt;&lt;publisher&gt;World Health Organization&lt;/publisher&gt;&lt;urls&gt;&lt;/urls&gt;&lt;/record&gt;&lt;/Cite&gt;&lt;/EndNote&gt;</w:instrText>
            </w:r>
            <w:r>
              <w:fldChar w:fldCharType="separate"/>
            </w:r>
            <w:r>
              <w:rPr>
                <w:noProof/>
              </w:rPr>
              <w:t>(17)</w:t>
            </w:r>
            <w:r>
              <w:fldChar w:fldCharType="end"/>
            </w:r>
          </w:p>
        </w:tc>
        <w:tc>
          <w:tcPr>
            <w:tcW w:w="3006" w:type="dxa"/>
          </w:tcPr>
          <w:p w14:paraId="24E9E1AD" w14:textId="7EE8FD88" w:rsidR="0044705A" w:rsidRPr="008D01BC" w:rsidRDefault="0044705A">
            <w:pPr>
              <w:cnfStyle w:val="000000000000" w:firstRow="0" w:lastRow="0" w:firstColumn="0" w:lastColumn="0" w:oddVBand="0" w:evenVBand="0" w:oddHBand="0" w:evenHBand="0" w:firstRowFirstColumn="0" w:firstRowLastColumn="0" w:lastRowFirstColumn="0" w:lastRowLastColumn="0"/>
            </w:pPr>
            <w:r w:rsidRPr="0044705A">
              <w:t>1, 2000, and 4000 epg</w:t>
            </w:r>
            <w:r>
              <w:t xml:space="preserve"> </w:t>
            </w:r>
            <w:r>
              <w:fldChar w:fldCharType="begin"/>
            </w:r>
            <w:r>
              <w:instrText xml:space="preserve"> ADDIN EN.CITE &lt;EndNote&gt;&lt;Cite&gt;&lt;Author&gt;World Health Organization&lt;/Author&gt;&lt;Year&gt;2012&lt;/Year&gt;&lt;RecNum&gt;633&lt;/RecNum&gt;&lt;DisplayText&gt;(17)&lt;/DisplayText&gt;&lt;record&gt;&lt;rec-number&gt;633&lt;/rec-number&gt;&lt;foreign-keys&gt;&lt;key app="EN" db-id="rvxr5fwdv2x09lewve7x9wfn9rzsrpste5es" timestamp="1548608867"&gt;633&lt;/key&gt;&lt;/foreign-keys&gt;&lt;ref-type name="Report"&gt;27&lt;/ref-type&gt;&lt;contributors&gt;&lt;authors&gt;&lt;author&gt;World Health Organization, &lt;/author&gt;&lt;/authors&gt;&lt;/contributors&gt;&lt;titles&gt;&lt;title&gt;Soil-transmitted helminthiases: eliminating soil-transmitted helminthiases as a public health problem in children: progress report 2001-2010 and strategic plan 2011-2020&lt;/title&gt;&lt;/titles&gt;&lt;dates&gt;&lt;year&gt;2012&lt;/year&gt;&lt;/dates&gt;&lt;pub-location&gt;Geneva&lt;/pub-location&gt;&lt;publisher&gt;World Health Organization&lt;/publisher&gt;&lt;urls&gt;&lt;/urls&gt;&lt;/record&gt;&lt;/Cite&gt;&lt;/EndNote&gt;</w:instrText>
            </w:r>
            <w:r>
              <w:fldChar w:fldCharType="separate"/>
            </w:r>
            <w:r>
              <w:rPr>
                <w:noProof/>
              </w:rPr>
              <w:t>(17)</w:t>
            </w:r>
            <w:r>
              <w:fldChar w:fldCharType="end"/>
            </w:r>
          </w:p>
        </w:tc>
      </w:tr>
    </w:tbl>
    <w:p w14:paraId="51CC9537" w14:textId="77777777" w:rsidR="00491120" w:rsidRDefault="00491120"/>
    <w:p w14:paraId="03C48C3D" w14:textId="77777777" w:rsidR="00491120" w:rsidRDefault="00491120"/>
    <w:p w14:paraId="23CE3DC1" w14:textId="77777777" w:rsidR="007D45C2" w:rsidRPr="007D45C2" w:rsidRDefault="00491120" w:rsidP="007D45C2">
      <w:pPr>
        <w:pStyle w:val="EndNoteBibliography"/>
        <w:spacing w:after="0"/>
      </w:pPr>
      <w:r>
        <w:fldChar w:fldCharType="begin"/>
      </w:r>
      <w:r>
        <w:instrText xml:space="preserve"> ADDIN EN.REFLIST </w:instrText>
      </w:r>
      <w:r>
        <w:fldChar w:fldCharType="separate"/>
      </w:r>
      <w:r w:rsidR="007D45C2" w:rsidRPr="007D45C2">
        <w:t>1.</w:t>
      </w:r>
      <w:r w:rsidR="007D45C2" w:rsidRPr="007D45C2">
        <w:tab/>
        <w:t>Jambulingam P, Subramanian S, de Vlas SJ, Vinubala C, Stolk WA. Mathematical modelling of lymphatic filariasis elimination programmes in India: required duration of mass drug administration and post-treatment level of infection indicators. Parasites &amp; vectors. 2016;9(1):501.</w:t>
      </w:r>
    </w:p>
    <w:p w14:paraId="0CF7F652" w14:textId="77777777" w:rsidR="007D45C2" w:rsidRPr="007D45C2" w:rsidRDefault="007D45C2" w:rsidP="007D45C2">
      <w:pPr>
        <w:pStyle w:val="EndNoteBibliography"/>
        <w:spacing w:after="0"/>
      </w:pPr>
      <w:r w:rsidRPr="007D45C2">
        <w:t>2.</w:t>
      </w:r>
      <w:r w:rsidRPr="007D45C2">
        <w:tab/>
        <w:t>Central Bureau of Statistics CBSK, Ministry of Health MOHK, Macro ORC. Kenya Demographic and Health Survey 2003. Calverton, Maryland, USA: CBS, MOH, and ORC Macro; 2004.</w:t>
      </w:r>
    </w:p>
    <w:p w14:paraId="438B624B" w14:textId="77777777" w:rsidR="007D45C2" w:rsidRPr="007D45C2" w:rsidRDefault="007D45C2" w:rsidP="007D45C2">
      <w:pPr>
        <w:pStyle w:val="EndNoteBibliography"/>
        <w:spacing w:after="0"/>
      </w:pPr>
      <w:r w:rsidRPr="007D45C2">
        <w:t>3.</w:t>
      </w:r>
      <w:r w:rsidRPr="007D45C2">
        <w:tab/>
        <w:t>Bradley M, Chandiwana SK, Bundy DA, Medley GF. The epidemiology and population biology of Necator americanus infection in a rural community in Zimbabwe. Transactions of the Royal Society of Tropical Medicine and Hygiene. 1992;86(1):73-6.</w:t>
      </w:r>
    </w:p>
    <w:p w14:paraId="2BB1C727" w14:textId="77777777" w:rsidR="007D45C2" w:rsidRPr="007D45C2" w:rsidRDefault="007D45C2" w:rsidP="007D45C2">
      <w:pPr>
        <w:pStyle w:val="EndNoteBibliography"/>
        <w:spacing w:after="0"/>
      </w:pPr>
      <w:r w:rsidRPr="007D45C2">
        <w:t>4.</w:t>
      </w:r>
      <w:r w:rsidRPr="007D45C2">
        <w:tab/>
        <w:t>Coffeng LE, Bakker R, Montresor A, de Vlas SJ. Feasibility of controlling hookworm infection through preventive chemotherapy: a simulation study using the individual-based WORMSIM modelling framework. Parasites &amp; vectors. 2015;8(1):541.</w:t>
      </w:r>
    </w:p>
    <w:p w14:paraId="5FEF8265" w14:textId="77777777" w:rsidR="007D45C2" w:rsidRPr="007D45C2" w:rsidRDefault="007D45C2" w:rsidP="007D45C2">
      <w:pPr>
        <w:pStyle w:val="EndNoteBibliography"/>
        <w:spacing w:after="0"/>
      </w:pPr>
      <w:r w:rsidRPr="007D45C2">
        <w:t>5.</w:t>
      </w:r>
      <w:r w:rsidRPr="007D45C2">
        <w:tab/>
        <w:t>Brooker S, Bethony J, Hotez PJ. Human hookworm infection in the 21st century. Advances in parasitology. 2004;58:197-288.</w:t>
      </w:r>
    </w:p>
    <w:p w14:paraId="1E039963" w14:textId="77777777" w:rsidR="007D45C2" w:rsidRPr="007D45C2" w:rsidRDefault="007D45C2" w:rsidP="007D45C2">
      <w:pPr>
        <w:pStyle w:val="EndNoteBibliography"/>
        <w:spacing w:after="0"/>
      </w:pPr>
      <w:r w:rsidRPr="007D45C2">
        <w:t>6.</w:t>
      </w:r>
      <w:r w:rsidRPr="007D45C2">
        <w:tab/>
        <w:t>Truscott JE, Ower AK, Werkman M, Halliday K, Oswald WE, Gichuki PM, et al. Heterogeneity in transmission parameters of hookworm infection within the baseline data from the TUMIKIA study in Kenya. Parasites &amp; vectors. 2019;12(1):442.</w:t>
      </w:r>
    </w:p>
    <w:p w14:paraId="6CE8C7F1" w14:textId="77777777" w:rsidR="007D45C2" w:rsidRPr="007D45C2" w:rsidRDefault="007D45C2" w:rsidP="007D45C2">
      <w:pPr>
        <w:pStyle w:val="EndNoteBibliography"/>
        <w:spacing w:after="0"/>
      </w:pPr>
      <w:r w:rsidRPr="007D45C2">
        <w:t>7.</w:t>
      </w:r>
      <w:r w:rsidRPr="007D45C2">
        <w:tab/>
        <w:t>Bethony J, Brooker S, Albonico M, Geiger SM, Loukas A, Diemert D, et al. Soil-transmitted helminth infections: ascariasis, trichuriasis, and hookworm. Lancet (London, England). 2006;367(9521):1521-32.</w:t>
      </w:r>
    </w:p>
    <w:p w14:paraId="5F99BD3D" w14:textId="77777777" w:rsidR="007D45C2" w:rsidRPr="007D45C2" w:rsidRDefault="007D45C2" w:rsidP="007D45C2">
      <w:pPr>
        <w:pStyle w:val="EndNoteBibliography"/>
        <w:spacing w:after="0"/>
      </w:pPr>
      <w:r w:rsidRPr="007D45C2">
        <w:t>8.</w:t>
      </w:r>
      <w:r w:rsidRPr="007D45C2">
        <w:tab/>
        <w:t>Anderson R, Truscott J, Hollingsworth TD. The coverage and frequency of mass drug administration required to eliminate persistent transmission of soil-transmitted helminths. Philosophical transactions of the Royal Society of London Series B, Biological sciences. 2014;369(1645):20130435.</w:t>
      </w:r>
    </w:p>
    <w:p w14:paraId="4DAB26BE" w14:textId="77777777" w:rsidR="007D45C2" w:rsidRPr="007D45C2" w:rsidRDefault="007D45C2" w:rsidP="007D45C2">
      <w:pPr>
        <w:pStyle w:val="EndNoteBibliography"/>
        <w:spacing w:after="0"/>
      </w:pPr>
      <w:r w:rsidRPr="007D45C2">
        <w:t>9.</w:t>
      </w:r>
      <w:r w:rsidRPr="007D45C2">
        <w:tab/>
        <w:t>Truscott JE, Hollingsworth TD, Brooker SJ, Anderson RM. Can chemotherapy alone eliminate the transmission of soil transmitted helminths? Parasites &amp; vectors. 2014;7:266.</w:t>
      </w:r>
    </w:p>
    <w:p w14:paraId="00997693" w14:textId="77777777" w:rsidR="007D45C2" w:rsidRPr="007D45C2" w:rsidRDefault="007D45C2" w:rsidP="007D45C2">
      <w:pPr>
        <w:pStyle w:val="EndNoteBibliography"/>
        <w:spacing w:after="0"/>
      </w:pPr>
      <w:r w:rsidRPr="007D45C2">
        <w:t>10.</w:t>
      </w:r>
      <w:r w:rsidRPr="007D45C2">
        <w:tab/>
        <w:t>Anderson RM, May RM. Helminth infections of humans: mathematical models, population dynamics, and control. Advances in parasitology. 1985;24:1-101.</w:t>
      </w:r>
    </w:p>
    <w:p w14:paraId="6B1557A7" w14:textId="77777777" w:rsidR="007D45C2" w:rsidRPr="007D45C2" w:rsidRDefault="007D45C2" w:rsidP="007D45C2">
      <w:pPr>
        <w:pStyle w:val="EndNoteBibliography"/>
        <w:spacing w:after="0"/>
      </w:pPr>
      <w:r w:rsidRPr="007D45C2">
        <w:lastRenderedPageBreak/>
        <w:t>11.</w:t>
      </w:r>
      <w:r w:rsidRPr="007D45C2">
        <w:tab/>
        <w:t>Hotez PJ, Brooker S, Bethony JM, Bottazzi ME, Loukas A, Xiao S. Hookworm infection. The New England journal of medicine. 2004;351(8):799-807.</w:t>
      </w:r>
    </w:p>
    <w:p w14:paraId="4565BFF2" w14:textId="77777777" w:rsidR="007D45C2" w:rsidRPr="007D45C2" w:rsidRDefault="007D45C2" w:rsidP="007D45C2">
      <w:pPr>
        <w:pStyle w:val="EndNoteBibliography"/>
        <w:spacing w:after="0"/>
      </w:pPr>
      <w:r w:rsidRPr="007D45C2">
        <w:t>12.</w:t>
      </w:r>
      <w:r w:rsidRPr="007D45C2">
        <w:tab/>
        <w:t>Anderson RM, Schad GA. Hookworm burdens and faecal egg counts: an analysis of the biological basis of variation. Transactions of the Royal Society of Tropical Medicine and Hygiene. 1985;79(6):812-25.</w:t>
      </w:r>
    </w:p>
    <w:p w14:paraId="2BC2596F" w14:textId="77777777" w:rsidR="007D45C2" w:rsidRPr="007D45C2" w:rsidRDefault="007D45C2" w:rsidP="007D45C2">
      <w:pPr>
        <w:pStyle w:val="EndNoteBibliography"/>
        <w:spacing w:after="0"/>
      </w:pPr>
      <w:r w:rsidRPr="007D45C2">
        <w:t>13.</w:t>
      </w:r>
      <w:r w:rsidRPr="007D45C2">
        <w:tab/>
        <w:t>Coffeng LE, Truscott JE, Farrell SH, Turner HC, Sarkar R, Kang G, et al. Comparison and validation of two mathematical models for the impact of mass drug administration on Ascaris lumbricoides and hookworm infection. Epidemics. 2017;18:38-47.</w:t>
      </w:r>
    </w:p>
    <w:p w14:paraId="2CD1B2D3" w14:textId="77777777" w:rsidR="007D45C2" w:rsidRPr="007D45C2" w:rsidRDefault="007D45C2" w:rsidP="007D45C2">
      <w:pPr>
        <w:pStyle w:val="EndNoteBibliography"/>
        <w:spacing w:after="0"/>
      </w:pPr>
      <w:r w:rsidRPr="007D45C2">
        <w:t>14.</w:t>
      </w:r>
      <w:r w:rsidRPr="007D45C2">
        <w:tab/>
        <w:t>AUGUSTINE DL. INVESTIGATIONS ON THE CONTROL OF HOOKWORM DISEASE. VIII.: EXPERIMENTS ON THE MIGRATION OF HOOKWORM LARVAE IN SOILS*. American journal of epidemiology. 1922;2(2):162-71.</w:t>
      </w:r>
    </w:p>
    <w:p w14:paraId="0D4174AC" w14:textId="77777777" w:rsidR="007D45C2" w:rsidRPr="007D45C2" w:rsidRDefault="007D45C2" w:rsidP="007D45C2">
      <w:pPr>
        <w:pStyle w:val="EndNoteBibliography"/>
        <w:spacing w:after="0"/>
      </w:pPr>
      <w:r w:rsidRPr="007D45C2">
        <w:t>15.</w:t>
      </w:r>
      <w:r w:rsidRPr="007D45C2">
        <w:tab/>
        <w:t>Levecke B, Montresor A, Albonico M, Ame SM, Behnke JM, Bethony JM, et al. Assessment of anthelmintic efficacy of mebendazole in school children in six countries where soil-transmitted helminths are endemic. PLoS neglected tropical diseases. 2014;8(10):e3204.</w:t>
      </w:r>
    </w:p>
    <w:p w14:paraId="234D6C5B" w14:textId="77777777" w:rsidR="007D45C2" w:rsidRPr="007D45C2" w:rsidRDefault="007D45C2" w:rsidP="007D45C2">
      <w:pPr>
        <w:pStyle w:val="EndNoteBibliography"/>
        <w:spacing w:after="0"/>
      </w:pPr>
      <w:r w:rsidRPr="007D45C2">
        <w:t>16.</w:t>
      </w:r>
      <w:r w:rsidRPr="007D45C2">
        <w:tab/>
        <w:t>Pullan RL, Kabatereine NB, Quinnell RJ, Brooker S. Spatial and genetic epidemiology of hookworm in a rural community in Uganda. PLoS neglected tropical diseases. 2010;4(6):e713.</w:t>
      </w:r>
    </w:p>
    <w:p w14:paraId="774E9EF8" w14:textId="77777777" w:rsidR="007D45C2" w:rsidRPr="007D45C2" w:rsidRDefault="007D45C2" w:rsidP="007D45C2">
      <w:pPr>
        <w:pStyle w:val="EndNoteBibliography"/>
      </w:pPr>
      <w:r w:rsidRPr="007D45C2">
        <w:t>17.</w:t>
      </w:r>
      <w:r w:rsidRPr="007D45C2">
        <w:tab/>
        <w:t>World Health Organization. Soil-transmitted helminthiases: eliminating soil-transmitted helminthiases as a public health problem in children: progress report 2001-2010 and strategic plan 2011-2020. Geneva: World Health Organization; 2012.</w:t>
      </w:r>
    </w:p>
    <w:p w14:paraId="489E3E0F" w14:textId="52B14FC8" w:rsidR="00140362" w:rsidRDefault="00491120">
      <w:r>
        <w:fldChar w:fldCharType="end"/>
      </w:r>
    </w:p>
    <w:sectPr w:rsidR="001403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xr5fwdv2x09lewve7x9wfn9rzsrpste5es&quot;&gt;GCLibrary-Converted&lt;record-ids&gt;&lt;item&gt;567&lt;/item&gt;&lt;item&gt;624&lt;/item&gt;&lt;item&gt;633&lt;/item&gt;&lt;item&gt;668&lt;/item&gt;&lt;item&gt;672&lt;/item&gt;&lt;item&gt;675&lt;/item&gt;&lt;item&gt;676&lt;/item&gt;&lt;item&gt;678&lt;/item&gt;&lt;item&gt;679&lt;/item&gt;&lt;item&gt;681&lt;/item&gt;&lt;item&gt;1116&lt;/item&gt;&lt;item&gt;1127&lt;/item&gt;&lt;item&gt;1154&lt;/item&gt;&lt;item&gt;1155&lt;/item&gt;&lt;item&gt;1156&lt;/item&gt;&lt;item&gt;1157&lt;/item&gt;&lt;item&gt;1158&lt;/item&gt;&lt;/record-ids&gt;&lt;/item&gt;&lt;/Libraries&gt;"/>
  </w:docVars>
  <w:rsids>
    <w:rsidRoot w:val="00BE4834"/>
    <w:rsid w:val="00140362"/>
    <w:rsid w:val="00193539"/>
    <w:rsid w:val="0021228E"/>
    <w:rsid w:val="00306652"/>
    <w:rsid w:val="0032532E"/>
    <w:rsid w:val="00371AF7"/>
    <w:rsid w:val="00380706"/>
    <w:rsid w:val="003C0B54"/>
    <w:rsid w:val="003E3F90"/>
    <w:rsid w:val="0044705A"/>
    <w:rsid w:val="00491120"/>
    <w:rsid w:val="00597B7F"/>
    <w:rsid w:val="007D45C2"/>
    <w:rsid w:val="008522F9"/>
    <w:rsid w:val="008D01BC"/>
    <w:rsid w:val="008E7660"/>
    <w:rsid w:val="00AA09E4"/>
    <w:rsid w:val="00AA66D4"/>
    <w:rsid w:val="00AD0DEE"/>
    <w:rsid w:val="00AF122E"/>
    <w:rsid w:val="00B3467C"/>
    <w:rsid w:val="00BE4834"/>
    <w:rsid w:val="00CB0B40"/>
    <w:rsid w:val="00D942E4"/>
    <w:rsid w:val="00D962AE"/>
    <w:rsid w:val="00DF411E"/>
    <w:rsid w:val="00E4036A"/>
    <w:rsid w:val="00E43CAC"/>
    <w:rsid w:val="00EA73C6"/>
    <w:rsid w:val="00F36C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0A176"/>
  <w15:chartTrackingRefBased/>
  <w15:docId w15:val="{45E68B2F-5290-45F0-91BF-5B6C97EF7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3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19353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193539"/>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19353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911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20"/>
    <w:rPr>
      <w:rFonts w:ascii="Segoe UI" w:hAnsi="Segoe UI" w:cs="Segoe UI"/>
      <w:sz w:val="18"/>
      <w:szCs w:val="18"/>
    </w:rPr>
  </w:style>
  <w:style w:type="paragraph" w:customStyle="1" w:styleId="EndNoteBibliographyTitle">
    <w:name w:val="EndNote Bibliography Title"/>
    <w:basedOn w:val="Normal"/>
    <w:link w:val="EndNoteBibliographyTitleChar"/>
    <w:rsid w:val="004911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1120"/>
    <w:rPr>
      <w:rFonts w:ascii="Calibri" w:hAnsi="Calibri" w:cs="Calibri"/>
      <w:noProof/>
      <w:lang w:val="en-US"/>
    </w:rPr>
  </w:style>
  <w:style w:type="paragraph" w:customStyle="1" w:styleId="EndNoteBibliography">
    <w:name w:val="EndNote Bibliography"/>
    <w:basedOn w:val="Normal"/>
    <w:link w:val="EndNoteBibliographyChar"/>
    <w:rsid w:val="0049112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112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3</Pages>
  <Words>3875</Words>
  <Characters>2208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gvari, Carolin</dc:creator>
  <cp:keywords/>
  <dc:description/>
  <cp:lastModifiedBy>Vegvari, Carolin</cp:lastModifiedBy>
  <cp:revision>17</cp:revision>
  <dcterms:created xsi:type="dcterms:W3CDTF">2020-05-15T19:52:00Z</dcterms:created>
  <dcterms:modified xsi:type="dcterms:W3CDTF">2020-06-01T13:41:00Z</dcterms:modified>
</cp:coreProperties>
</file>